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2663CEEB" w:rsidR="00405B13"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 la</w:t>
      </w:r>
      <w:r w:rsidRPr="000D487F">
        <w:t xml:space="preserve"> empresa </w:t>
      </w:r>
      <w:proofErr w:type="spellStart"/>
      <w:r w:rsidRPr="000D487F">
        <w:t>Geocuba</w:t>
      </w:r>
      <w:proofErr w:type="spellEnd"/>
      <w:r w:rsidRPr="000D487F">
        <w:t>.”</w:t>
      </w:r>
    </w:p>
    <w:p w14:paraId="5E05D407" w14:textId="29460866" w:rsidR="00BD6022" w:rsidRDefault="00BD6022" w:rsidP="00DE3FF8">
      <w:r>
        <w:t>PROPUESTA DE TITULO</w:t>
      </w:r>
    </w:p>
    <w:p w14:paraId="4DCE6B61" w14:textId="587F2C15" w:rsidR="004141A7" w:rsidRPr="000D487F" w:rsidRDefault="004141A7" w:rsidP="00DE3FF8">
      <w:r w:rsidRPr="004141A7">
        <w:rPr>
          <w:highlight w:val="yellow"/>
        </w:rPr>
        <w:t>"Sistema Informático para la Gestión del Cálculo del Transporte de Sedimentos en Costas Sur-Orientales"</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C22596">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C22596">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C22596">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C22596">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C22596">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C22596">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C22596">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C2259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C2259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C22596">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React,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Code</w:t>
      </w:r>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41EB7CFB" w:rsidR="003E2D34" w:rsidRDefault="003E2D34" w:rsidP="00DE3FF8"/>
    <w:p w14:paraId="02267B4F" w14:textId="25472245" w:rsidR="004141A7" w:rsidRPr="004141A7" w:rsidRDefault="004141A7" w:rsidP="00DE3FF8">
      <w:pPr>
        <w:rPr>
          <w:highlight w:val="yellow"/>
        </w:rPr>
      </w:pPr>
      <w:r w:rsidRPr="004141A7">
        <w:rPr>
          <w:highlight w:val="yellow"/>
        </w:rPr>
        <w:t>PROPUESTA DE RESUMEN</w:t>
      </w:r>
    </w:p>
    <w:p w14:paraId="19E11D4B" w14:textId="56A8DFCE" w:rsidR="004141A7" w:rsidRPr="004141A7" w:rsidRDefault="004141A7" w:rsidP="004141A7">
      <w:pPr>
        <w:rPr>
          <w:highlight w:val="yellow"/>
        </w:rPr>
      </w:pPr>
      <w:r w:rsidRPr="004141A7">
        <w:rPr>
          <w:highlight w:val="yellow"/>
        </w:rPr>
        <w:t xml:space="preserve">Las costas sur-orientales de Cuba son recursos valiosos para el desarrollo económico y ecológico. Estas zonas costeras albergan ecosistemas diversos, importantes para la biodiversidad y el turismo, además de ser fundamentales para la economía local, incluyendo la pesca y actividades marítimas. Sin embargo, el aumento del nivel del mar y otros efectos del cambio climático están provocando un deterioro progresivo de estas áreas, afectando tanto el medio ambiente como las comunidades que dependen de ellas. </w:t>
      </w:r>
    </w:p>
    <w:p w14:paraId="2A2A42C8" w14:textId="40418583" w:rsidR="004141A7" w:rsidRPr="004141A7" w:rsidRDefault="004141A7" w:rsidP="004141A7">
      <w:pPr>
        <w:rPr>
          <w:highlight w:val="yellow"/>
        </w:rPr>
      </w:pPr>
      <w:r w:rsidRPr="004141A7">
        <w:rPr>
          <w:highlight w:val="yellow"/>
        </w:rPr>
        <w:t>Este trabajo propone el desarrollo de un sistema de gestión que facilite la recopilación y análisis de datos sobre las costas sur-orientales, ayudando a las autoridades en la toma de decisiones para la protección y conservación de las mismas. El sistema se desarrollará utilizando la metodología XP (Programación Extrema) y herramientas como React para el frontend, MongoDB como base de datos y Visual Studio Code como entorno de desarrollo.</w:t>
      </w:r>
    </w:p>
    <w:p w14:paraId="3250C59A" w14:textId="77777777" w:rsidR="004141A7" w:rsidRPr="004141A7" w:rsidRDefault="004141A7" w:rsidP="004141A7">
      <w:pPr>
        <w:rPr>
          <w:highlight w:val="yellow"/>
        </w:rPr>
      </w:pPr>
    </w:p>
    <w:p w14:paraId="34FA71A8" w14:textId="3C8CBE1B" w:rsidR="004141A7" w:rsidRPr="003E2D34" w:rsidRDefault="004141A7" w:rsidP="004141A7">
      <w:r w:rsidRPr="004141A7">
        <w:rPr>
          <w:b/>
          <w:bCs/>
          <w:highlight w:val="yellow"/>
        </w:rPr>
        <w:lastRenderedPageBreak/>
        <w:t>Palabras claves:</w:t>
      </w:r>
      <w:r w:rsidRPr="004141A7">
        <w:rPr>
          <w:highlight w:val="yellow"/>
        </w:rPr>
        <w:t xml:space="preserve"> costas sur-orientales, cambio climático, sistema de gestión.</w:t>
      </w:r>
    </w:p>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4F03B35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w:t>
      </w:r>
      <w:r w:rsidR="00EA2926">
        <w:rPr>
          <w:rStyle w:val="Hipervnculo"/>
          <w:rFonts w:ascii="Arial" w:hAnsi="Arial" w:cs="Arial"/>
          <w:color w:val="auto"/>
          <w:u w:val="none"/>
        </w:rPr>
        <w:t xml:space="preserve"> – OTE - SUR</w:t>
      </w:r>
      <w:r w:rsidRPr="00F57431">
        <w:rPr>
          <w:rStyle w:val="Hipervnculo"/>
          <w:rFonts w:ascii="Arial" w:hAnsi="Arial" w:cs="Arial"/>
          <w:color w:val="auto"/>
          <w:u w:val="none"/>
        </w:rPr>
        <w:t xml:space="preserve">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A9357AA"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61970141" w14:textId="3F6C596B" w:rsidR="007022B6" w:rsidRPr="00F42501" w:rsidRDefault="007022B6" w:rsidP="00DE3FF8">
      <w:pPr>
        <w:pStyle w:val="NormalWeb"/>
        <w:rPr>
          <w:rFonts w:ascii="Arial" w:hAnsi="Arial" w:cs="Arial"/>
        </w:rPr>
      </w:pPr>
      <w:r w:rsidRPr="00F42501">
        <w:rPr>
          <w:rFonts w:ascii="Arial" w:hAnsi="Arial" w:cs="Arial"/>
        </w:rPr>
        <w:t>PROPUESTA DE INTRODUCCION</w:t>
      </w:r>
    </w:p>
    <w:p w14:paraId="4FC1DF9A" w14:textId="15D89FEA" w:rsidR="00945F12" w:rsidRPr="00F42501" w:rsidRDefault="00945F12" w:rsidP="00945F12">
      <w:pPr>
        <w:pStyle w:val="NormalWeb"/>
        <w:rPr>
          <w:rFonts w:ascii="Arial" w:hAnsi="Arial" w:cs="Arial"/>
        </w:rPr>
      </w:pPr>
      <w:bookmarkStart w:id="11" w:name="_Hlk188897150"/>
      <w:r w:rsidRPr="00F42501">
        <w:rPr>
          <w:rFonts w:ascii="Arial" w:hAnsi="Arial" w:cs="Arial"/>
        </w:rPr>
        <w:t>El cambio climático se ha convertido en una de las principales amenazas globales contemporáneas, con consecuencias devastadoras para los ecosistemas, la biodiversidad y las actividades humanas. Los fenómenos relacionados, como el aumento de la temperatura terrestre y la elevación del nivel del mar, son impulsados principalmente por actividades antrópicas, como la emisión de gases de efecto invernadero derivada del uso de combustibles fósiles, la gestión inadecuada de residuos y la explotación desmesurada de recursos naturales.</w:t>
      </w:r>
      <w:r w:rsidR="00F42501" w:rsidRPr="00F42501">
        <w:rPr>
          <w:rFonts w:ascii="Arial" w:hAnsi="Arial" w:cs="Arial"/>
        </w:rPr>
        <w:t xml:space="preserve"> </w:t>
      </w:r>
      <w:r w:rsidR="00F42501" w:rsidRPr="00F57431">
        <w:rPr>
          <w:rFonts w:ascii="Arial" w:hAnsi="Arial" w:cs="Arial"/>
        </w:rPr>
        <w:fldChar w:fldCharType="begin"/>
      </w:r>
      <w:r w:rsidR="00F4250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00F42501" w:rsidRPr="00F57431">
        <w:rPr>
          <w:rFonts w:ascii="Arial" w:hAnsi="Arial" w:cs="Arial"/>
        </w:rPr>
        <w:fldChar w:fldCharType="separate"/>
      </w:r>
      <w:r w:rsidR="00F42501" w:rsidRPr="00F57431">
        <w:rPr>
          <w:rFonts w:ascii="Arial" w:hAnsi="Arial" w:cs="Arial"/>
        </w:rPr>
        <w:t>(Medina, s. f.)</w:t>
      </w:r>
      <w:r w:rsidR="00F42501" w:rsidRPr="00F57431">
        <w:rPr>
          <w:rFonts w:ascii="Arial" w:hAnsi="Arial" w:cs="Arial"/>
        </w:rPr>
        <w:fldChar w:fldCharType="end"/>
      </w:r>
      <w:r w:rsidRPr="00F42501">
        <w:rPr>
          <w:rFonts w:ascii="Arial" w:hAnsi="Arial" w:cs="Arial"/>
        </w:rPr>
        <w:t xml:space="preserve"> Esta situación impacta especialmente a las costas sur-orientales de Cuba, una región que es clave para la biodiversidad del país y para sectores económicos esenciales, como el turismo y la pesca.</w:t>
      </w:r>
    </w:p>
    <w:p w14:paraId="3728BE12" w14:textId="77777777" w:rsidR="00F42501" w:rsidRPr="00F57431" w:rsidRDefault="00945F12" w:rsidP="00F42501">
      <w:pPr>
        <w:pStyle w:val="NormalWeb"/>
        <w:rPr>
          <w:rFonts w:ascii="Arial" w:hAnsi="Arial" w:cs="Arial"/>
          <w:spacing w:val="-5"/>
        </w:rPr>
      </w:pPr>
      <w:r w:rsidRPr="00F42501">
        <w:rPr>
          <w:rFonts w:ascii="Arial" w:hAnsi="Arial" w:cs="Arial"/>
        </w:rPr>
        <w:t>Las costas sur-orientales cubanas, que incluyen los litorales de provincias como Santiago de Cuba y Granma, se encuentran en un estado crítico debido a la erosión costera, un fenómeno exacerbado por el cambio climático. Aproximadamente el 85% de las playas cubanas presentan signos de erosión, con un retroceso promedio de la línea costera de 1.2 metros por año.</w:t>
      </w:r>
      <w:r w:rsidR="00F42501" w:rsidRPr="00F42501">
        <w:rPr>
          <w:rFonts w:ascii="Arial" w:hAnsi="Arial" w:cs="Arial"/>
          <w:bCs/>
        </w:rPr>
        <w:t xml:space="preserve"> </w:t>
      </w:r>
      <w:r w:rsidR="00F42501" w:rsidRPr="00F42501">
        <w:rPr>
          <w:rFonts w:ascii="Arial" w:hAnsi="Arial" w:cs="Arial"/>
          <w:bCs/>
        </w:rPr>
        <w:fldChar w:fldCharType="begin"/>
      </w:r>
      <w:r w:rsidR="00F42501" w:rsidRPr="00F4250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00F42501" w:rsidRPr="00F42501">
        <w:rPr>
          <w:rFonts w:ascii="Arial" w:hAnsi="Arial" w:cs="Arial"/>
          <w:bCs/>
        </w:rPr>
        <w:fldChar w:fldCharType="separate"/>
      </w:r>
      <w:r w:rsidR="00F42501" w:rsidRPr="00F42501">
        <w:rPr>
          <w:rFonts w:ascii="Arial" w:hAnsi="Arial" w:cs="Arial"/>
        </w:rPr>
        <w:t>(</w:t>
      </w:r>
      <w:r w:rsidR="00F42501" w:rsidRPr="00F42501">
        <w:rPr>
          <w:rFonts w:ascii="Arial" w:hAnsi="Arial" w:cs="Arial"/>
          <w:i/>
          <w:iCs/>
        </w:rPr>
        <w:t>Cubadebate</w:t>
      </w:r>
      <w:r w:rsidR="00F42501" w:rsidRPr="00F42501">
        <w:rPr>
          <w:rFonts w:ascii="Arial" w:hAnsi="Arial" w:cs="Arial"/>
        </w:rPr>
        <w:t>, s. f.-a)</w:t>
      </w:r>
      <w:r w:rsidR="00F42501" w:rsidRPr="00F42501">
        <w:rPr>
          <w:rFonts w:ascii="Arial" w:hAnsi="Arial" w:cs="Arial"/>
          <w:bCs/>
        </w:rPr>
        <w:fldChar w:fldCharType="end"/>
      </w:r>
      <w:r w:rsidRPr="00F42501">
        <w:rPr>
          <w:rFonts w:ascii="Arial" w:hAnsi="Arial" w:cs="Arial"/>
        </w:rPr>
        <w:t xml:space="preserve"> Esta situación no solo amenaza la biodiversidad, sino también la infraestructura turística y urbana de las zonas costeras. En respuesta a esta problemática, el gobierno cubano implementó en 2017 la Tarea Vida, un plan de acción nacional para mitigar los efectos del cambio climático, que incluye medidas para la protección y restauración de ecosistemas costeros y arrecifes de coral.</w:t>
      </w:r>
      <w:r w:rsidR="00F42501">
        <w:rPr>
          <w:rFonts w:ascii="Arial" w:hAnsi="Arial" w:cs="Arial"/>
        </w:rPr>
        <w:t xml:space="preserve"> </w:t>
      </w:r>
      <w:r w:rsidR="00F42501">
        <w:rPr>
          <w:rFonts w:ascii="Arial" w:hAnsi="Arial" w:cs="Arial"/>
        </w:rPr>
        <w:fldChar w:fldCharType="begin"/>
      </w:r>
      <w:r w:rsidR="00F4250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F42501">
        <w:rPr>
          <w:rFonts w:ascii="Arial" w:hAnsi="Arial" w:cs="Arial"/>
        </w:rPr>
        <w:fldChar w:fldCharType="separate"/>
      </w:r>
      <w:r w:rsidR="00F42501" w:rsidRPr="003A44D8">
        <w:rPr>
          <w:rFonts w:ascii="Arial" w:hAnsi="Arial" w:cs="Arial"/>
        </w:rPr>
        <w:t>(</w:t>
      </w:r>
      <w:r w:rsidR="00F42501" w:rsidRPr="003A44D8">
        <w:rPr>
          <w:rFonts w:ascii="Arial" w:hAnsi="Arial" w:cs="Arial"/>
          <w:i/>
          <w:iCs/>
        </w:rPr>
        <w:t>Nueva norma legal por la preservación de las costas cubanas - Juventud Rebelde - Diario de la juventud cubana</w:t>
      </w:r>
      <w:r w:rsidR="00F42501" w:rsidRPr="003A44D8">
        <w:rPr>
          <w:rFonts w:ascii="Arial" w:hAnsi="Arial" w:cs="Arial"/>
        </w:rPr>
        <w:t>, s. f.)</w:t>
      </w:r>
      <w:r w:rsidR="00F42501">
        <w:rPr>
          <w:rFonts w:ascii="Arial" w:hAnsi="Arial" w:cs="Arial"/>
        </w:rPr>
        <w:fldChar w:fldCharType="end"/>
      </w:r>
    </w:p>
    <w:p w14:paraId="6E7C6018" w14:textId="31108425" w:rsidR="00945F12" w:rsidRDefault="00945F12" w:rsidP="00945F12">
      <w:pPr>
        <w:pStyle w:val="NormalWeb"/>
        <w:rPr>
          <w:rFonts w:ascii="Arial" w:hAnsi="Arial" w:cs="Arial"/>
        </w:rPr>
      </w:pPr>
    </w:p>
    <w:p w14:paraId="3655D91E" w14:textId="13BFF319" w:rsidR="00CC583F" w:rsidRPr="00F42501" w:rsidRDefault="00CC583F" w:rsidP="00945F12">
      <w:pPr>
        <w:pStyle w:val="NormalWeb"/>
        <w:rPr>
          <w:rFonts w:ascii="Arial" w:hAnsi="Arial" w:cs="Arial"/>
        </w:rPr>
      </w:pPr>
      <w:r w:rsidRPr="00F42501">
        <w:rPr>
          <w:rFonts w:ascii="Arial" w:hAnsi="Arial" w:cs="Arial"/>
        </w:rPr>
        <w:lastRenderedPageBreak/>
        <w:t>En este contexto, la empresa GEOCUBA, como parte del esfuerzo nacional por mitigar los efectos del cambio climático, realiza investigaciones sobre el transporte de sedimentos en las costas cubanas, utilizando metodologías tradicionales para el cálculo y monitoreo de la erosión costera.</w:t>
      </w:r>
      <w:r w:rsidR="00F42501" w:rsidRPr="00F42501">
        <w:rPr>
          <w:rFonts w:ascii="Arial" w:hAnsi="Arial" w:cs="Arial"/>
        </w:rPr>
        <w:t xml:space="preserve"> </w:t>
      </w:r>
      <w:r w:rsidR="00F42501" w:rsidRPr="00F42501">
        <w:rPr>
          <w:rFonts w:ascii="Arial" w:hAnsi="Arial" w:cs="Arial"/>
        </w:rPr>
        <w:fldChar w:fldCharType="begin"/>
      </w:r>
      <w:r w:rsidR="00F42501" w:rsidRPr="00F4250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00F42501" w:rsidRPr="00F42501">
        <w:rPr>
          <w:rFonts w:ascii="Arial" w:hAnsi="Arial" w:cs="Arial"/>
        </w:rPr>
        <w:fldChar w:fldCharType="separate"/>
      </w:r>
      <w:r w:rsidR="00F42501" w:rsidRPr="00F42501">
        <w:rPr>
          <w:rFonts w:ascii="Arial" w:hAnsi="Arial" w:cs="Arial"/>
        </w:rPr>
        <w:t>(</w:t>
      </w:r>
      <w:r w:rsidR="00F42501" w:rsidRPr="00F42501">
        <w:rPr>
          <w:rFonts w:ascii="Arial" w:hAnsi="Arial" w:cs="Arial"/>
          <w:i/>
          <w:iCs/>
        </w:rPr>
        <w:t>GEOCUBA - EcuRed</w:t>
      </w:r>
      <w:r w:rsidR="00F42501" w:rsidRPr="00F42501">
        <w:rPr>
          <w:rFonts w:ascii="Arial" w:hAnsi="Arial" w:cs="Arial"/>
        </w:rPr>
        <w:t>, s. f.)</w:t>
      </w:r>
      <w:r w:rsidR="00F42501" w:rsidRPr="00F42501">
        <w:rPr>
          <w:rFonts w:ascii="Arial" w:hAnsi="Arial" w:cs="Arial"/>
        </w:rPr>
        <w:fldChar w:fldCharType="end"/>
      </w:r>
      <w:r w:rsidR="00F42501" w:rsidRPr="00F42501">
        <w:rPr>
          <w:rFonts w:ascii="Arial" w:hAnsi="Arial" w:cs="Arial"/>
        </w:rPr>
        <w:t>.</w:t>
      </w:r>
      <w:r w:rsidRPr="00F42501">
        <w:rPr>
          <w:rFonts w:ascii="Arial" w:hAnsi="Arial" w:cs="Arial"/>
        </w:rPr>
        <w:t xml:space="preserve"> Sin embargo, el proceso actual presenta deficiencias que afectan la precisión de los datos recolectados, tales como el uso de recursos físicos (hojas de entrada y salida) para el almacenamiento de la información y la lentitud en la consulta y procesamiento de los datos.  Los sistemas de control existentes pueden deteriorarse o ser modificados intencionalmente incurriendo en problemas de seguridad muy graves. A partir de la situación problémica descrita anteriormente, se identifica como </w:t>
      </w:r>
      <w:r w:rsidRPr="00F42501">
        <w:rPr>
          <w:rFonts w:ascii="Arial" w:hAnsi="Arial" w:cs="Arial"/>
          <w:b/>
          <w:bCs/>
        </w:rPr>
        <w:t>problema de investigación:</w:t>
      </w:r>
      <w:r w:rsidRPr="00F42501">
        <w:rPr>
          <w:rFonts w:ascii="Arial" w:hAnsi="Arial" w:cs="Arial"/>
        </w:rPr>
        <w:t xml:space="preserve"> Insuficiente control en la gestión de la información </w:t>
      </w:r>
      <w:bookmarkStart w:id="12" w:name="_Hlk187433043"/>
      <w:r w:rsidRPr="00F42501">
        <w:rPr>
          <w:rFonts w:ascii="Arial" w:hAnsi="Arial" w:cs="Arial"/>
        </w:rPr>
        <w:t xml:space="preserve">referente </w:t>
      </w:r>
      <w:r w:rsidR="0026342D" w:rsidRPr="00F42501">
        <w:rPr>
          <w:rFonts w:ascii="Arial" w:hAnsi="Arial" w:cs="Arial"/>
        </w:rPr>
        <w:t xml:space="preserve">al cálculo del transporte de sedimentos en las costas cubanas de la región sur-oriental atendidas por la empresa </w:t>
      </w:r>
      <w:r w:rsidR="0026342D" w:rsidRPr="00F42501">
        <w:rPr>
          <w:rFonts w:ascii="Arial" w:hAnsi="Arial" w:cs="Arial"/>
          <w:bCs/>
        </w:rPr>
        <w:t xml:space="preserve">GEOCUBA </w:t>
      </w:r>
    </w:p>
    <w:bookmarkEnd w:id="12"/>
    <w:p w14:paraId="6454C833" w14:textId="15CD4F5C" w:rsidR="0026342D" w:rsidRPr="00F42501" w:rsidRDefault="0026342D" w:rsidP="0026342D">
      <w:pPr>
        <w:pStyle w:val="NormalWeb"/>
        <w:rPr>
          <w:rFonts w:ascii="Arial" w:hAnsi="Arial" w:cs="Arial"/>
        </w:rPr>
      </w:pPr>
      <w:r w:rsidRPr="00F42501">
        <w:rPr>
          <w:rFonts w:ascii="Arial" w:hAnsi="Arial" w:cs="Arial"/>
        </w:rPr>
        <w:t xml:space="preserve">Se define como </w:t>
      </w:r>
      <w:r w:rsidRPr="00F42501">
        <w:rPr>
          <w:rFonts w:ascii="Arial" w:hAnsi="Arial" w:cs="Arial"/>
          <w:b/>
          <w:bCs/>
        </w:rPr>
        <w:t>objeto de estudio:</w:t>
      </w:r>
      <w:r w:rsidRPr="00F42501">
        <w:rPr>
          <w:rFonts w:ascii="Arial" w:hAnsi="Arial" w:cs="Arial"/>
        </w:rPr>
        <w:t xml:space="preserve"> el proceso de gestión de la información referente</w:t>
      </w:r>
      <w:r w:rsidR="00D56659" w:rsidRPr="00F42501">
        <w:rPr>
          <w:rFonts w:ascii="Arial" w:hAnsi="Arial" w:cs="Arial"/>
        </w:rPr>
        <w:t xml:space="preserve"> </w:t>
      </w:r>
      <w:bookmarkStart w:id="13" w:name="_Hlk187433091"/>
      <w:r w:rsidR="00D56659" w:rsidRPr="00F42501">
        <w:rPr>
          <w:rFonts w:ascii="Arial" w:hAnsi="Arial" w:cs="Arial"/>
        </w:rPr>
        <w:t>al cálculo del transporte de sedimentos en las costas cubanas de la región sur-oriental atendidas por la empresa GEOCUBA</w:t>
      </w:r>
    </w:p>
    <w:bookmarkEnd w:id="13"/>
    <w:p w14:paraId="3BFE4E9F" w14:textId="006A3A64" w:rsidR="0026342D" w:rsidRPr="00F42501" w:rsidRDefault="0026342D" w:rsidP="0026342D">
      <w:pPr>
        <w:pStyle w:val="NormalWeb"/>
        <w:rPr>
          <w:rFonts w:ascii="Arial" w:hAnsi="Arial" w:cs="Arial"/>
        </w:rPr>
      </w:pPr>
      <w:r w:rsidRPr="00F42501">
        <w:rPr>
          <w:rFonts w:ascii="Arial" w:hAnsi="Arial" w:cs="Arial"/>
        </w:rPr>
        <w:t xml:space="preserve">Como </w:t>
      </w:r>
      <w:r w:rsidRPr="00F42501">
        <w:rPr>
          <w:rFonts w:ascii="Arial" w:hAnsi="Arial" w:cs="Arial"/>
          <w:b/>
          <w:bCs/>
        </w:rPr>
        <w:t>campo de acción:</w:t>
      </w:r>
      <w:r w:rsidRPr="00F42501">
        <w:rPr>
          <w:rFonts w:ascii="Arial" w:hAnsi="Arial" w:cs="Arial"/>
        </w:rPr>
        <w:t xml:space="preserve"> Los sistemas de gestión de la información asociados </w:t>
      </w:r>
      <w:r w:rsidR="00D56659" w:rsidRPr="00F42501">
        <w:rPr>
          <w:rFonts w:ascii="Arial" w:hAnsi="Arial" w:cs="Arial"/>
        </w:rPr>
        <w:t xml:space="preserve">al cálculo del transporte de sedimentos en las costas cubanas de la región sur-oriental atendidas por la empresa GEOCUBA </w:t>
      </w:r>
    </w:p>
    <w:bookmarkEnd w:id="11"/>
    <w:p w14:paraId="775AE3C2" w14:textId="77777777" w:rsidR="00EA2926" w:rsidRPr="00567A05" w:rsidRDefault="00EA2926" w:rsidP="00EA2926">
      <w:pPr>
        <w:pStyle w:val="NormalWeb"/>
        <w:rPr>
          <w:rFonts w:ascii="Arial" w:hAnsi="Arial" w:cs="Arial"/>
          <w:b/>
          <w:highlight w:val="yellow"/>
        </w:rPr>
      </w:pPr>
      <w:r w:rsidRPr="00567A05">
        <w:rPr>
          <w:rFonts w:ascii="Arial" w:hAnsi="Arial" w:cs="Arial"/>
          <w:b/>
          <w:highlight w:val="yellow"/>
        </w:rPr>
        <w:t>Hipótesis</w:t>
      </w:r>
    </w:p>
    <w:p w14:paraId="74E07572" w14:textId="48256649" w:rsidR="00EA2926" w:rsidRPr="00EA2926" w:rsidRDefault="00EA2926" w:rsidP="00EA2926">
      <w:pPr>
        <w:pStyle w:val="NormalWeb"/>
        <w:rPr>
          <w:rFonts w:ascii="Arial" w:hAnsi="Arial" w:cs="Arial"/>
          <w:bCs/>
        </w:rPr>
      </w:pPr>
      <w:r w:rsidRPr="00567A05">
        <w:rPr>
          <w:rFonts w:ascii="Arial" w:hAnsi="Arial" w:cs="Arial"/>
          <w:bCs/>
          <w:highlight w:val="yellow"/>
        </w:rPr>
        <w:t>Si se implementa un sistema de gestión en la empresa GEOCUBA - OTE - SUR que garantice el control de la información asociada al cálculo del transporte de sedimentos en las costas cubanas de la región sur-oriental, entonces aumentaría la seguridad, organización y rapidez en el acceso a dicha información</w:t>
      </w:r>
      <w:r w:rsidR="00093554" w:rsidRPr="00567A05">
        <w:rPr>
          <w:highlight w:val="yellow"/>
        </w:rPr>
        <w:t xml:space="preserve">, </w:t>
      </w:r>
      <w:r w:rsidR="00992F5D" w:rsidRPr="00567A05">
        <w:rPr>
          <w:rFonts w:ascii="Arial" w:hAnsi="Arial" w:cs="Arial"/>
          <w:bCs/>
          <w:highlight w:val="yellow"/>
        </w:rPr>
        <w:t>mejorando los procesos de toma de decisiones y optimizando los recursos de la empresa</w:t>
      </w:r>
      <w:r w:rsidRPr="00567A05">
        <w:rPr>
          <w:rFonts w:ascii="Arial" w:hAnsi="Arial" w:cs="Arial"/>
          <w:bCs/>
          <w:highlight w:val="yellow"/>
        </w:rPr>
        <w:t>.</w:t>
      </w:r>
    </w:p>
    <w:p w14:paraId="03F7489C" w14:textId="1E6B8A98" w:rsidR="00405B13" w:rsidRPr="00F57431" w:rsidRDefault="00405B13" w:rsidP="00DE3FF8">
      <w:pPr>
        <w:pStyle w:val="NormalWeb"/>
        <w:rPr>
          <w:rFonts w:ascii="Arial" w:hAnsi="Arial" w:cs="Arial"/>
          <w:b/>
        </w:rPr>
      </w:pPr>
      <w:r w:rsidRPr="00F57431">
        <w:rPr>
          <w:rFonts w:ascii="Arial" w:hAnsi="Arial" w:cs="Arial"/>
          <w:b/>
        </w:rPr>
        <w:t>Objetivo</w:t>
      </w:r>
    </w:p>
    <w:p w14:paraId="40A928AB" w14:textId="5363CF41" w:rsidR="00405B13"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6162D4">
        <w:rPr>
          <w:rFonts w:ascii="Arial" w:hAnsi="Arial" w:cs="Arial"/>
        </w:rPr>
        <w:t xml:space="preserve"> </w:t>
      </w:r>
      <w:r w:rsidR="00950A12">
        <w:rPr>
          <w:rFonts w:ascii="Arial" w:hAnsi="Arial" w:cs="Arial"/>
        </w:rPr>
        <w:t xml:space="preserve">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4"/>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4"/>
      <w:r w:rsidR="00950A12">
        <w:rPr>
          <w:rStyle w:val="Refdecomentario"/>
          <w:rFonts w:ascii="Arial" w:eastAsiaTheme="minorHAnsi" w:hAnsi="Arial" w:cs="Arial"/>
          <w:lang w:eastAsia="en-US"/>
        </w:rPr>
        <w:commentReference w:id="14"/>
      </w:r>
    </w:p>
    <w:p w14:paraId="3712D325" w14:textId="69CAE7B5" w:rsidR="006162D4" w:rsidRDefault="006162D4" w:rsidP="00DE3FF8">
      <w:pPr>
        <w:pStyle w:val="NormalWeb"/>
        <w:rPr>
          <w:rFonts w:ascii="Arial" w:hAnsi="Arial" w:cs="Arial"/>
        </w:rPr>
      </w:pPr>
      <w:r w:rsidRPr="008817FF">
        <w:rPr>
          <w:rFonts w:ascii="Arial" w:hAnsi="Arial" w:cs="Arial"/>
        </w:rPr>
        <w:t xml:space="preserve">Desarrollar un sistema de gestión </w:t>
      </w:r>
      <w:bookmarkStart w:id="15" w:name="_Hlk187431055"/>
      <w:r w:rsidRPr="008817FF">
        <w:rPr>
          <w:rFonts w:ascii="Arial" w:hAnsi="Arial" w:cs="Arial"/>
        </w:rPr>
        <w:t xml:space="preserve">en la empresa GEOCUBA - OTE - </w:t>
      </w:r>
      <w:r w:rsidR="008E0F4D" w:rsidRPr="008817FF">
        <w:rPr>
          <w:rFonts w:ascii="Arial" w:hAnsi="Arial" w:cs="Arial"/>
        </w:rPr>
        <w:t>SUR que</w:t>
      </w:r>
      <w:r w:rsidRPr="008817FF">
        <w:rPr>
          <w:rFonts w:ascii="Arial" w:hAnsi="Arial" w:cs="Arial"/>
        </w:rPr>
        <w:t xml:space="preserve"> garantice el control de la información asociada </w:t>
      </w:r>
      <w:bookmarkStart w:id="16" w:name="_Hlk187430560"/>
      <w:r w:rsidRPr="008817FF">
        <w:rPr>
          <w:rFonts w:ascii="Arial" w:hAnsi="Arial" w:cs="Arial"/>
        </w:rPr>
        <w:t xml:space="preserve">al cálculo del transporte de sedimentos en las costas cubanas </w:t>
      </w:r>
      <w:bookmarkEnd w:id="16"/>
      <w:r w:rsidRPr="008817FF">
        <w:rPr>
          <w:rFonts w:ascii="Arial" w:hAnsi="Arial" w:cs="Arial"/>
        </w:rPr>
        <w:t>de la región sur-oriental.</w:t>
      </w:r>
      <w:r>
        <w:rPr>
          <w:rFonts w:ascii="Arial" w:hAnsi="Arial" w:cs="Arial"/>
        </w:rPr>
        <w:t xml:space="preserve"> </w:t>
      </w:r>
      <w:bookmarkEnd w:id="15"/>
    </w:p>
    <w:p w14:paraId="0596DFB3" w14:textId="1EBA4980" w:rsidR="008E0F4D" w:rsidRPr="000679A9" w:rsidRDefault="008E0F4D" w:rsidP="00DE3FF8">
      <w:pPr>
        <w:pStyle w:val="NormalWeb"/>
        <w:rPr>
          <w:rFonts w:ascii="Arial" w:hAnsi="Arial" w:cs="Arial"/>
          <w:b/>
          <w:bCs/>
        </w:rPr>
      </w:pPr>
      <w:r w:rsidRPr="000679A9">
        <w:rPr>
          <w:rFonts w:ascii="Arial" w:hAnsi="Arial" w:cs="Arial"/>
          <w:b/>
          <w:bCs/>
        </w:rPr>
        <w:t>Objetivos Específicos</w:t>
      </w:r>
    </w:p>
    <w:p w14:paraId="598F2CF6" w14:textId="31E72B25" w:rsidR="008E0F4D" w:rsidRPr="00EA2926" w:rsidRDefault="008E0F4D" w:rsidP="008D2AF4">
      <w:pPr>
        <w:pStyle w:val="NormalWeb"/>
        <w:numPr>
          <w:ilvl w:val="0"/>
          <w:numId w:val="25"/>
        </w:numPr>
        <w:rPr>
          <w:rFonts w:ascii="Arial" w:hAnsi="Arial" w:cs="Arial"/>
          <w:highlight w:val="yellow"/>
          <w:lang w:val="es-US"/>
        </w:rPr>
      </w:pPr>
      <w:r w:rsidRPr="00EA2926">
        <w:rPr>
          <w:rFonts w:ascii="Arial" w:hAnsi="Arial" w:cs="Arial"/>
          <w:highlight w:val="yellow"/>
          <w:lang w:val="es-US"/>
        </w:rPr>
        <w:t xml:space="preserve">Determinar las bases teóricas-conceptuales y metodológicos referentes al </w:t>
      </w:r>
      <w:bookmarkStart w:id="17" w:name="_Hlk187430645"/>
      <w:bookmarkStart w:id="18" w:name="_Hlk187430716"/>
      <w:r w:rsidRPr="00EA2926">
        <w:rPr>
          <w:rFonts w:ascii="Arial" w:hAnsi="Arial" w:cs="Arial"/>
          <w:highlight w:val="yellow"/>
          <w:lang w:val="es-US"/>
        </w:rPr>
        <w:t>cálculo del transporte de sedimentos en las costas cubanas</w:t>
      </w:r>
      <w:bookmarkEnd w:id="17"/>
      <w:r w:rsidRPr="00EA2926">
        <w:rPr>
          <w:rFonts w:ascii="Arial" w:hAnsi="Arial" w:cs="Arial"/>
          <w:highlight w:val="yellow"/>
          <w:lang w:val="es-US"/>
        </w:rPr>
        <w:t>.</w:t>
      </w:r>
      <w:bookmarkEnd w:id="18"/>
    </w:p>
    <w:p w14:paraId="64BCB23B" w14:textId="202180F8" w:rsidR="008E0F4D" w:rsidRPr="00EA2926" w:rsidRDefault="008E0F4D" w:rsidP="008D2AF4">
      <w:pPr>
        <w:pStyle w:val="NormalWeb"/>
        <w:numPr>
          <w:ilvl w:val="0"/>
          <w:numId w:val="25"/>
        </w:numPr>
        <w:rPr>
          <w:rFonts w:ascii="Arial" w:hAnsi="Arial" w:cs="Arial"/>
          <w:highlight w:val="yellow"/>
          <w:lang w:val="es-US"/>
        </w:rPr>
      </w:pPr>
      <w:r w:rsidRPr="00EA2926">
        <w:rPr>
          <w:rFonts w:ascii="Arial" w:hAnsi="Arial" w:cs="Arial"/>
          <w:highlight w:val="yellow"/>
          <w:lang w:val="es-US"/>
        </w:rPr>
        <w:t xml:space="preserve">Desarrollar un sistema informático, que gestione la documentación relacionada con el cálculo del transporte de sedimentos en las costas </w:t>
      </w:r>
      <w:r w:rsidRPr="00EA2926">
        <w:rPr>
          <w:rFonts w:ascii="Arial" w:hAnsi="Arial" w:cs="Arial"/>
          <w:highlight w:val="yellow"/>
          <w:lang w:val="es-US"/>
        </w:rPr>
        <w:lastRenderedPageBreak/>
        <w:t>cubanas en la empresa GEOCUBA – OTE - SUR (unidad de prueba escogida), para mejorar su control de forma eficiente y optimizar el servicio a sus usuarios.</w:t>
      </w:r>
    </w:p>
    <w:p w14:paraId="360E6B9C" w14:textId="776A169A" w:rsidR="008E0F4D" w:rsidRPr="00EA2926" w:rsidRDefault="008E0F4D" w:rsidP="008D2AF4">
      <w:pPr>
        <w:pStyle w:val="NormalWeb"/>
        <w:numPr>
          <w:ilvl w:val="0"/>
          <w:numId w:val="25"/>
        </w:numPr>
        <w:rPr>
          <w:rFonts w:ascii="Arial" w:hAnsi="Arial" w:cs="Arial"/>
          <w:highlight w:val="yellow"/>
          <w:lang w:val="es-US"/>
        </w:rPr>
      </w:pPr>
      <w:r w:rsidRPr="00EA2926">
        <w:rPr>
          <w:rFonts w:ascii="Arial" w:hAnsi="Arial" w:cs="Arial"/>
          <w:highlight w:val="yellow"/>
          <w:lang w:val="es-US"/>
        </w:rPr>
        <w:t>Diseñar e implementar una base de datos relacional que permita la persistencia de toda la información que se involucra en el cálculo del transporte de sedimentos en las costas cubanas.</w:t>
      </w:r>
    </w:p>
    <w:p w14:paraId="6BA265D9" w14:textId="54CE6D60" w:rsidR="008E0F4D" w:rsidRPr="00567A05" w:rsidRDefault="008E0F4D" w:rsidP="008D2AF4">
      <w:pPr>
        <w:pStyle w:val="NormalWeb"/>
        <w:numPr>
          <w:ilvl w:val="0"/>
          <w:numId w:val="25"/>
        </w:numPr>
        <w:rPr>
          <w:rFonts w:ascii="Arial" w:hAnsi="Arial" w:cs="Arial"/>
          <w:b/>
          <w:bCs/>
          <w:lang w:val="es-US"/>
        </w:rPr>
      </w:pPr>
      <w:r w:rsidRPr="00EA2926">
        <w:rPr>
          <w:rFonts w:ascii="Arial" w:hAnsi="Arial" w:cs="Arial"/>
          <w:highlight w:val="yellow"/>
          <w:lang w:val="es-US"/>
        </w:rPr>
        <w:t>Diseñar e implementar varios servicios web, basándonos en una arquitectura de microservicios para permitir la consulta de la información por sistemas de terceros</w:t>
      </w:r>
      <w:r w:rsidRPr="008E0F4D">
        <w:rPr>
          <w:rFonts w:ascii="Arial" w:hAnsi="Arial" w:cs="Arial"/>
          <w:lang w:val="es-US"/>
        </w:rPr>
        <w:t>.</w:t>
      </w:r>
    </w:p>
    <w:p w14:paraId="0E46ECCC" w14:textId="38471262" w:rsidR="00567A05" w:rsidRPr="00DE381D" w:rsidRDefault="00567A05" w:rsidP="00567A05">
      <w:pPr>
        <w:pStyle w:val="NormalWeb"/>
        <w:rPr>
          <w:rFonts w:ascii="Arial" w:hAnsi="Arial" w:cs="Arial"/>
          <w:b/>
          <w:bCs/>
          <w:highlight w:val="yellow"/>
          <w:lang w:val="es-US"/>
        </w:rPr>
      </w:pPr>
      <w:r w:rsidRPr="00DE381D">
        <w:rPr>
          <w:rFonts w:ascii="Arial" w:hAnsi="Arial" w:cs="Arial"/>
          <w:b/>
          <w:bCs/>
          <w:highlight w:val="yellow"/>
          <w:lang w:val="es-US"/>
        </w:rPr>
        <w:t>Tareas de Investigación</w:t>
      </w:r>
    </w:p>
    <w:p w14:paraId="049A8D9E" w14:textId="51DB13C8"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Realizar un estudio del estado del arte sobre sistemas de gestión de información en el monitoreo de la erosión costera y el transporte de sedimentos.</w:t>
      </w:r>
    </w:p>
    <w:p w14:paraId="5C92B9CB" w14:textId="77777777" w:rsidR="00567A05" w:rsidRPr="00DE381D" w:rsidRDefault="00567A05" w:rsidP="00567A05">
      <w:pPr>
        <w:pStyle w:val="NormalWeb"/>
        <w:spacing w:before="0" w:beforeAutospacing="0" w:after="0" w:afterAutospacing="0"/>
        <w:ind w:left="720"/>
        <w:contextualSpacing/>
        <w:rPr>
          <w:rFonts w:ascii="Arial" w:hAnsi="Arial" w:cs="Arial"/>
          <w:highlight w:val="yellow"/>
          <w:lang w:val="es-US"/>
        </w:rPr>
      </w:pPr>
    </w:p>
    <w:p w14:paraId="38378917" w14:textId="6E0A81A9"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Entrevistar a los usuarios y especialistas que interactuarán con el sistema.</w:t>
      </w:r>
    </w:p>
    <w:p w14:paraId="45931504"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369A163E" w14:textId="34A60A6E"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Revisar las técnicas empleadas actualmente para el control de la información sobre el transporte de sedimentos.</w:t>
      </w:r>
    </w:p>
    <w:p w14:paraId="50540F8E"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43E59BEB" w14:textId="5554801A"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Realizar un estudio del marco de trabajo, herramientas y metodologías a emplear en el desarrollo del sistema.</w:t>
      </w:r>
    </w:p>
    <w:p w14:paraId="5A9B5E56"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157EEC86" w14:textId="30E550BB"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Describir a través de la Arquitectura del Sistema, Historias de Usuario, Diagramas de Clases y Diagramas de Flujo, el diseño del sistema.</w:t>
      </w:r>
    </w:p>
    <w:p w14:paraId="41449E02"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006E7797" w14:textId="33EDB1E1"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Diseñar la base de datos para la gestión de la información.</w:t>
      </w:r>
    </w:p>
    <w:p w14:paraId="28EE8C90"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62932656" w14:textId="2CA6A1E6"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Diseñar el sistema de gestión para almacenar la información relevante asociad</w:t>
      </w:r>
      <w:r w:rsidR="00287636" w:rsidRPr="00DE381D">
        <w:rPr>
          <w:rFonts w:ascii="Arial" w:hAnsi="Arial" w:cs="Arial"/>
          <w:highlight w:val="yellow"/>
          <w:lang w:val="es-US"/>
        </w:rPr>
        <w:t>a</w:t>
      </w:r>
      <w:r w:rsidRPr="00DE381D">
        <w:rPr>
          <w:rFonts w:ascii="Arial" w:hAnsi="Arial" w:cs="Arial"/>
          <w:highlight w:val="yellow"/>
          <w:lang w:val="es-US"/>
        </w:rPr>
        <w:t xml:space="preserve"> al</w:t>
      </w:r>
      <w:r w:rsidR="00287636" w:rsidRPr="00DE381D">
        <w:rPr>
          <w:rFonts w:ascii="Arial" w:hAnsi="Arial" w:cs="Arial"/>
          <w:highlight w:val="yellow"/>
          <w:lang w:val="es-US"/>
        </w:rPr>
        <w:t xml:space="preserve"> </w:t>
      </w:r>
      <w:r w:rsidRPr="00DE381D">
        <w:rPr>
          <w:rFonts w:ascii="Arial" w:hAnsi="Arial" w:cs="Arial"/>
          <w:highlight w:val="yellow"/>
          <w:lang w:val="es-US"/>
        </w:rPr>
        <w:t>transporte de sedimentos</w:t>
      </w:r>
      <w:r w:rsidR="00287636" w:rsidRPr="00DE381D">
        <w:rPr>
          <w:rFonts w:ascii="Arial" w:hAnsi="Arial" w:cs="Arial"/>
          <w:highlight w:val="yellow"/>
          <w:lang w:val="es-US"/>
        </w:rPr>
        <w:t>.</w:t>
      </w:r>
    </w:p>
    <w:p w14:paraId="42329529"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299114DF" w14:textId="2814AD88" w:rsidR="00567A05" w:rsidRPr="00DE381D" w:rsidRDefault="00567A05"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Implementa</w:t>
      </w:r>
      <w:r w:rsidR="00287636" w:rsidRPr="00DE381D">
        <w:rPr>
          <w:rFonts w:ascii="Arial" w:hAnsi="Arial" w:cs="Arial"/>
          <w:highlight w:val="yellow"/>
          <w:lang w:val="es-US"/>
        </w:rPr>
        <w:t>r e</w:t>
      </w:r>
      <w:r w:rsidRPr="00DE381D">
        <w:rPr>
          <w:rFonts w:ascii="Arial" w:hAnsi="Arial" w:cs="Arial"/>
          <w:highlight w:val="yellow"/>
          <w:lang w:val="es-US"/>
        </w:rPr>
        <w:t>l sistema de gestión propuesto</w:t>
      </w:r>
      <w:r w:rsidR="00287636" w:rsidRPr="00DE381D">
        <w:rPr>
          <w:rFonts w:ascii="Arial" w:hAnsi="Arial" w:cs="Arial"/>
          <w:highlight w:val="yellow"/>
          <w:lang w:val="es-US"/>
        </w:rPr>
        <w:t>.</w:t>
      </w:r>
    </w:p>
    <w:p w14:paraId="3DDA73B9" w14:textId="77777777" w:rsidR="00567A05" w:rsidRPr="00DE381D" w:rsidRDefault="00567A05" w:rsidP="00567A05">
      <w:pPr>
        <w:pStyle w:val="NormalWeb"/>
        <w:spacing w:before="0" w:beforeAutospacing="0" w:after="0" w:afterAutospacing="0"/>
        <w:contextualSpacing/>
        <w:rPr>
          <w:rFonts w:ascii="Arial" w:hAnsi="Arial" w:cs="Arial"/>
          <w:highlight w:val="yellow"/>
          <w:lang w:val="es-US"/>
        </w:rPr>
      </w:pPr>
    </w:p>
    <w:p w14:paraId="199906B5" w14:textId="251BD01C" w:rsidR="00567A05" w:rsidRPr="00DE381D" w:rsidRDefault="00287636" w:rsidP="008D2AF4">
      <w:pPr>
        <w:pStyle w:val="NormalWeb"/>
        <w:numPr>
          <w:ilvl w:val="0"/>
          <w:numId w:val="26"/>
        </w:numPr>
        <w:spacing w:before="0" w:beforeAutospacing="0" w:after="0" w:afterAutospacing="0"/>
        <w:contextualSpacing/>
        <w:rPr>
          <w:rFonts w:ascii="Arial" w:hAnsi="Arial" w:cs="Arial"/>
          <w:highlight w:val="yellow"/>
          <w:lang w:val="es-US"/>
        </w:rPr>
      </w:pPr>
      <w:r w:rsidRPr="00DE381D">
        <w:rPr>
          <w:rFonts w:ascii="Arial" w:hAnsi="Arial" w:cs="Arial"/>
          <w:highlight w:val="yellow"/>
          <w:lang w:val="es-US"/>
        </w:rPr>
        <w:t>Realizar las p</w:t>
      </w:r>
      <w:r w:rsidR="00567A05" w:rsidRPr="00DE381D">
        <w:rPr>
          <w:rFonts w:ascii="Arial" w:hAnsi="Arial" w:cs="Arial"/>
          <w:highlight w:val="yellow"/>
          <w:lang w:val="es-US"/>
        </w:rPr>
        <w:t>ruebas</w:t>
      </w:r>
      <w:r w:rsidRPr="00DE381D">
        <w:rPr>
          <w:rFonts w:ascii="Arial" w:hAnsi="Arial" w:cs="Arial"/>
          <w:highlight w:val="yellow"/>
          <w:lang w:val="es-US"/>
        </w:rPr>
        <w:t xml:space="preserve"> pertinentes para comprobar la</w:t>
      </w:r>
      <w:r w:rsidR="00567A05" w:rsidRPr="00DE381D">
        <w:rPr>
          <w:rFonts w:ascii="Arial" w:hAnsi="Arial" w:cs="Arial"/>
          <w:highlight w:val="yellow"/>
          <w:lang w:val="es-US"/>
        </w:rPr>
        <w:t xml:space="preserve"> efectividad y confiabilidad del sistema</w:t>
      </w:r>
      <w:r w:rsidRPr="00DE381D">
        <w:rPr>
          <w:rFonts w:ascii="Arial" w:hAnsi="Arial" w:cs="Arial"/>
          <w:highlight w:val="yellow"/>
          <w:lang w:val="es-US"/>
        </w:rPr>
        <w:t>.</w:t>
      </w:r>
    </w:p>
    <w:p w14:paraId="694081EA" w14:textId="789CBC3B" w:rsidR="00567A05" w:rsidRPr="00034666" w:rsidRDefault="00567A05" w:rsidP="00567A05">
      <w:pPr>
        <w:pStyle w:val="NormalWeb"/>
        <w:rPr>
          <w:rFonts w:ascii="Arial" w:hAnsi="Arial" w:cs="Arial"/>
          <w:b/>
          <w:bCs/>
          <w:highlight w:val="yellow"/>
          <w:lang w:val="es-US"/>
        </w:rPr>
      </w:pPr>
      <w:r w:rsidRPr="00034666">
        <w:rPr>
          <w:rFonts w:ascii="Arial" w:hAnsi="Arial" w:cs="Arial"/>
          <w:b/>
          <w:bCs/>
          <w:highlight w:val="yellow"/>
          <w:lang w:val="es-US"/>
        </w:rPr>
        <w:t>Métodos de Investigación empleados</w:t>
      </w:r>
    </w:p>
    <w:p w14:paraId="2FEE2D4E" w14:textId="46BDE5ED" w:rsidR="009801BB" w:rsidRPr="00034666" w:rsidRDefault="009801BB" w:rsidP="00567A05">
      <w:pPr>
        <w:pStyle w:val="NormalWeb"/>
        <w:rPr>
          <w:rFonts w:ascii="Arial" w:hAnsi="Arial" w:cs="Arial"/>
          <w:highlight w:val="yellow"/>
          <w:lang w:val="es-US"/>
        </w:rPr>
      </w:pPr>
      <w:r w:rsidRPr="00034666">
        <w:rPr>
          <w:rFonts w:ascii="Arial" w:hAnsi="Arial" w:cs="Arial"/>
          <w:highlight w:val="yellow"/>
          <w:lang w:val="es-US"/>
        </w:rPr>
        <w:t>Para realizar el trabajo fueron empleados los siguientes métodos de investigación:</w:t>
      </w:r>
    </w:p>
    <w:p w14:paraId="0AA96A06" w14:textId="58A7CDB6" w:rsidR="00034666" w:rsidRPr="00034666" w:rsidRDefault="00034666" w:rsidP="008D2AF4">
      <w:pPr>
        <w:pStyle w:val="NormalWeb"/>
        <w:numPr>
          <w:ilvl w:val="0"/>
          <w:numId w:val="28"/>
        </w:numPr>
        <w:rPr>
          <w:rFonts w:ascii="Arial" w:hAnsi="Arial" w:cs="Arial"/>
          <w:highlight w:val="yellow"/>
          <w:lang w:val="es-US"/>
        </w:rPr>
      </w:pPr>
      <w:r w:rsidRPr="00034666">
        <w:rPr>
          <w:rFonts w:ascii="Arial" w:hAnsi="Arial" w:cs="Arial"/>
          <w:b/>
          <w:bCs/>
          <w:highlight w:val="yellow"/>
          <w:lang w:val="es-US"/>
        </w:rPr>
        <w:t>Método histórico-lógico:</w:t>
      </w:r>
      <w:r w:rsidRPr="00034666">
        <w:rPr>
          <w:rFonts w:ascii="Arial" w:hAnsi="Arial" w:cs="Arial"/>
          <w:highlight w:val="yellow"/>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w:t>
      </w:r>
      <w:r w:rsidRPr="00034666">
        <w:rPr>
          <w:rFonts w:ascii="Arial" w:hAnsi="Arial" w:cs="Arial"/>
          <w:highlight w:val="yellow"/>
          <w:lang w:val="es-US"/>
        </w:rPr>
        <w:lastRenderedPageBreak/>
        <w:t>hasta la fecha en la gestión de la información relacionada con la erosión costera.</w:t>
      </w:r>
    </w:p>
    <w:p w14:paraId="7E1DBF14" w14:textId="77777777" w:rsidR="00034666" w:rsidRPr="00034666" w:rsidRDefault="00034666" w:rsidP="00034666">
      <w:pPr>
        <w:pStyle w:val="NormalWeb"/>
        <w:ind w:left="720"/>
        <w:rPr>
          <w:rFonts w:ascii="Arial" w:hAnsi="Arial" w:cs="Arial"/>
          <w:highlight w:val="yellow"/>
          <w:lang w:val="es-US"/>
        </w:rPr>
      </w:pPr>
    </w:p>
    <w:p w14:paraId="7D67A1D1" w14:textId="73E7B51E" w:rsidR="00034666" w:rsidRPr="00034666" w:rsidRDefault="00034666" w:rsidP="008D2AF4">
      <w:pPr>
        <w:pStyle w:val="NormalWeb"/>
        <w:numPr>
          <w:ilvl w:val="0"/>
          <w:numId w:val="28"/>
        </w:numPr>
        <w:spacing w:before="0" w:beforeAutospacing="0" w:after="0" w:afterAutospacing="0"/>
        <w:ind w:left="714" w:hanging="357"/>
        <w:rPr>
          <w:rFonts w:ascii="Arial" w:hAnsi="Arial" w:cs="Arial"/>
          <w:highlight w:val="yellow"/>
          <w:lang w:val="es-US"/>
        </w:rPr>
      </w:pPr>
      <w:r w:rsidRPr="00034666">
        <w:rPr>
          <w:rFonts w:ascii="Arial" w:hAnsi="Arial" w:cs="Arial"/>
          <w:b/>
          <w:bCs/>
          <w:highlight w:val="yellow"/>
          <w:lang w:val="es-US"/>
        </w:rPr>
        <w:t>Método análisis-síntesis:</w:t>
      </w:r>
      <w:r w:rsidRPr="00034666">
        <w:rPr>
          <w:rFonts w:ascii="Arial" w:hAnsi="Arial" w:cs="Arial"/>
          <w:highlight w:val="yellow"/>
          <w:lang w:val="es-US"/>
        </w:rPr>
        <w:t xml:space="preserve"> Se empleó para desglosar y examinar el proceso actual de gestión de la información sobre el transporte de sedimentos en la empresa GEOCUBA - OTE - SUR.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6978EA6A" w14:textId="53771C66" w:rsidR="00034666" w:rsidRPr="00034666" w:rsidRDefault="00034666" w:rsidP="008D2AF4">
      <w:pPr>
        <w:pStyle w:val="NormalWeb"/>
        <w:numPr>
          <w:ilvl w:val="0"/>
          <w:numId w:val="28"/>
        </w:numPr>
        <w:rPr>
          <w:rFonts w:ascii="Arial" w:hAnsi="Arial" w:cs="Arial"/>
          <w:highlight w:val="yellow"/>
          <w:lang w:val="es-US"/>
        </w:rPr>
      </w:pPr>
      <w:r w:rsidRPr="00034666">
        <w:rPr>
          <w:rFonts w:ascii="Arial" w:hAnsi="Arial" w:cs="Arial"/>
          <w:b/>
          <w:bCs/>
          <w:highlight w:val="yellow"/>
          <w:lang w:val="es-US"/>
        </w:rPr>
        <w:t>Método inducción-deducción:</w:t>
      </w:r>
      <w:r w:rsidRPr="00034666">
        <w:rPr>
          <w:rFonts w:ascii="Arial" w:hAnsi="Arial" w:cs="Arial"/>
          <w:highlight w:val="yellow"/>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7E2A9E25" w14:textId="6F51C2E8" w:rsidR="009801BB" w:rsidRPr="00034666" w:rsidRDefault="00034666" w:rsidP="008D2AF4">
      <w:pPr>
        <w:pStyle w:val="NormalWeb"/>
        <w:numPr>
          <w:ilvl w:val="0"/>
          <w:numId w:val="28"/>
        </w:numPr>
        <w:rPr>
          <w:rFonts w:ascii="Arial" w:hAnsi="Arial" w:cs="Arial"/>
          <w:highlight w:val="yellow"/>
          <w:lang w:val="es-US"/>
        </w:rPr>
      </w:pPr>
      <w:r w:rsidRPr="00034666">
        <w:rPr>
          <w:rFonts w:ascii="Arial" w:hAnsi="Arial" w:cs="Arial"/>
          <w:b/>
          <w:bCs/>
          <w:highlight w:val="yellow"/>
          <w:lang w:val="es-US"/>
        </w:rPr>
        <w:t>Método de observación:</w:t>
      </w:r>
      <w:r w:rsidRPr="00034666">
        <w:rPr>
          <w:rFonts w:ascii="Arial" w:hAnsi="Arial" w:cs="Arial"/>
          <w:highlight w:val="yellow"/>
          <w:lang w:val="es-US"/>
        </w:rPr>
        <w:t xml:space="preserve"> Este método se empleó para observar el proceso actual de recolección y almacenamiento de datos en la empresa GEOCUBA - OTE - SUR. A través de la observación directa de los procedimientos utilizados por los especialistas en el cálculo del transporte de sedimentos, se identificaron áreas críticas de mejora y se validó la necesidad de una solución automatizada.</w:t>
      </w:r>
    </w:p>
    <w:p w14:paraId="02174BF6" w14:textId="08F66A9A" w:rsidR="00567A05" w:rsidRPr="00034666" w:rsidRDefault="00567A05" w:rsidP="00567A05">
      <w:pPr>
        <w:pStyle w:val="NormalWeb"/>
        <w:rPr>
          <w:rFonts w:ascii="Arial" w:hAnsi="Arial" w:cs="Arial"/>
          <w:b/>
          <w:bCs/>
          <w:highlight w:val="yellow"/>
          <w:lang w:val="es-US"/>
        </w:rPr>
      </w:pPr>
      <w:r w:rsidRPr="00034666">
        <w:rPr>
          <w:rFonts w:ascii="Arial" w:hAnsi="Arial" w:cs="Arial"/>
          <w:b/>
          <w:bCs/>
          <w:highlight w:val="yellow"/>
          <w:lang w:val="es-US"/>
        </w:rPr>
        <w:t>Técnicas de Investigación empleadas</w:t>
      </w:r>
    </w:p>
    <w:p w14:paraId="70645735" w14:textId="1B895544" w:rsidR="00034666" w:rsidRPr="00034666" w:rsidRDefault="00034666" w:rsidP="008D2AF4">
      <w:pPr>
        <w:pStyle w:val="NormalWeb"/>
        <w:numPr>
          <w:ilvl w:val="0"/>
          <w:numId w:val="29"/>
        </w:numPr>
        <w:rPr>
          <w:rFonts w:ascii="Arial" w:hAnsi="Arial" w:cs="Arial"/>
          <w:highlight w:val="yellow"/>
          <w:lang w:val="es-US"/>
        </w:rPr>
      </w:pPr>
      <w:bookmarkStart w:id="19" w:name="_Hlk187443460"/>
      <w:r w:rsidRPr="00034666">
        <w:rPr>
          <w:rFonts w:ascii="Arial" w:hAnsi="Arial" w:cs="Arial"/>
          <w:b/>
          <w:bCs/>
          <w:highlight w:val="yellow"/>
          <w:lang w:val="es-US"/>
        </w:rPr>
        <w:t>Observación no participante:</w:t>
      </w:r>
      <w:r w:rsidRPr="00034666">
        <w:rPr>
          <w:rFonts w:ascii="Arial" w:hAnsi="Arial" w:cs="Arial"/>
          <w:highlight w:val="yellow"/>
          <w:lang w:val="es-US"/>
        </w:rPr>
        <w:t xml:space="preserve"> Esta técnica nos permitió recoger información de manera directa sobre el proceso de gestión de los datos 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7E98CDDE" w14:textId="4CB83233" w:rsidR="00034666" w:rsidRPr="00034666" w:rsidRDefault="00034666" w:rsidP="008D2AF4">
      <w:pPr>
        <w:pStyle w:val="NormalWeb"/>
        <w:numPr>
          <w:ilvl w:val="0"/>
          <w:numId w:val="29"/>
        </w:numPr>
        <w:rPr>
          <w:rFonts w:ascii="Arial" w:hAnsi="Arial" w:cs="Arial"/>
          <w:highlight w:val="yellow"/>
          <w:lang w:val="es-US"/>
        </w:rPr>
      </w:pPr>
      <w:r w:rsidRPr="00034666">
        <w:rPr>
          <w:rFonts w:ascii="Arial" w:hAnsi="Arial" w:cs="Arial"/>
          <w:b/>
          <w:bCs/>
          <w:highlight w:val="yellow"/>
          <w:lang w:val="es-US"/>
        </w:rPr>
        <w:t xml:space="preserve">Entrevista a expertos: </w:t>
      </w:r>
      <w:r w:rsidRPr="00034666">
        <w:rPr>
          <w:rFonts w:ascii="Arial" w:hAnsi="Arial" w:cs="Arial"/>
          <w:highlight w:val="yellow"/>
          <w:lang w:val="es-US"/>
        </w:rPr>
        <w:t>A través de entrevistas con los especialistas y responsables de la gestión de la información sobre el transporte de sedimentos en GEOCUBA - OTE - SUR,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bookmarkEnd w:id="19"/>
    <w:p w14:paraId="0EA5C086" w14:textId="48A898B8" w:rsidR="00567A05" w:rsidRPr="00034666" w:rsidRDefault="00567A05" w:rsidP="00567A05">
      <w:pPr>
        <w:pStyle w:val="NormalWeb"/>
        <w:rPr>
          <w:rFonts w:ascii="Arial" w:hAnsi="Arial" w:cs="Arial"/>
          <w:b/>
          <w:bCs/>
          <w:highlight w:val="yellow"/>
          <w:lang w:val="es-US"/>
        </w:rPr>
      </w:pPr>
      <w:r w:rsidRPr="00034666">
        <w:rPr>
          <w:rFonts w:ascii="Arial" w:hAnsi="Arial" w:cs="Arial"/>
          <w:b/>
          <w:bCs/>
          <w:highlight w:val="yellow"/>
          <w:lang w:val="es-US"/>
        </w:rPr>
        <w:t>Aportes prácticos que brindará el sistema</w:t>
      </w:r>
    </w:p>
    <w:p w14:paraId="2FD49718" w14:textId="09B52DB8" w:rsidR="00DE381D" w:rsidRPr="00034666" w:rsidRDefault="00DE381D" w:rsidP="008D2AF4">
      <w:pPr>
        <w:pStyle w:val="NormalWeb"/>
        <w:numPr>
          <w:ilvl w:val="0"/>
          <w:numId w:val="27"/>
        </w:numPr>
        <w:spacing w:before="0" w:beforeAutospacing="0" w:after="0" w:afterAutospacing="0"/>
        <w:rPr>
          <w:rFonts w:ascii="Arial" w:hAnsi="Arial" w:cs="Arial"/>
          <w:highlight w:val="yellow"/>
          <w:lang w:val="es-US"/>
        </w:rPr>
      </w:pPr>
      <w:bookmarkStart w:id="20" w:name="_Hlk187443634"/>
      <w:bookmarkStart w:id="21" w:name="_Hlk187443653"/>
      <w:r w:rsidRPr="00034666">
        <w:rPr>
          <w:rFonts w:ascii="Arial" w:hAnsi="Arial" w:cs="Arial"/>
          <w:b/>
          <w:bCs/>
          <w:highlight w:val="yellow"/>
          <w:lang w:val="es-US"/>
        </w:rPr>
        <w:t>Facilitará el acceso y consulta de la información</w:t>
      </w:r>
      <w:bookmarkEnd w:id="20"/>
      <w:r w:rsidRPr="00034666">
        <w:rPr>
          <w:rFonts w:ascii="Arial" w:hAnsi="Arial" w:cs="Arial"/>
          <w:b/>
          <w:bCs/>
          <w:highlight w:val="yellow"/>
          <w:lang w:val="es-US"/>
        </w:rPr>
        <w:t>:</w:t>
      </w:r>
      <w:r w:rsidRPr="00034666">
        <w:rPr>
          <w:rFonts w:ascii="Arial" w:hAnsi="Arial" w:cs="Arial"/>
          <w:highlight w:val="yellow"/>
          <w:lang w:val="es-US"/>
        </w:rPr>
        <w:t xml:space="preserve"> Los usuarios podrán realizar búsquedas rápidas y filtradas de los datos asociados al transporte de sedimentos mediante parámetros específicos, lo que facilitará el acceso a la información relevante en cualquier momento.</w:t>
      </w:r>
    </w:p>
    <w:p w14:paraId="06A78F97" w14:textId="77777777" w:rsidR="00DE381D" w:rsidRPr="00034666" w:rsidRDefault="00DE381D" w:rsidP="00DE381D">
      <w:pPr>
        <w:pStyle w:val="NormalWeb"/>
        <w:spacing w:before="0" w:beforeAutospacing="0" w:after="0" w:afterAutospacing="0"/>
        <w:ind w:left="720"/>
        <w:rPr>
          <w:rFonts w:ascii="Arial" w:hAnsi="Arial" w:cs="Arial"/>
          <w:highlight w:val="yellow"/>
          <w:lang w:val="es-US"/>
        </w:rPr>
      </w:pPr>
    </w:p>
    <w:p w14:paraId="068625DB" w14:textId="77777777" w:rsidR="00632A38" w:rsidRPr="00034666" w:rsidRDefault="00632A38" w:rsidP="008D2AF4">
      <w:pPr>
        <w:pStyle w:val="Prrafodelista"/>
        <w:numPr>
          <w:ilvl w:val="0"/>
          <w:numId w:val="27"/>
        </w:numPr>
        <w:spacing w:after="0"/>
        <w:rPr>
          <w:b/>
          <w:bCs/>
          <w:highlight w:val="yellow"/>
          <w:lang w:val="es-US"/>
        </w:rPr>
      </w:pPr>
      <w:r w:rsidRPr="00034666">
        <w:rPr>
          <w:rFonts w:eastAsia="Times New Roman"/>
          <w:b/>
          <w:bCs/>
          <w:highlight w:val="yellow"/>
          <w:lang w:val="es-US" w:eastAsia="es-ES"/>
        </w:rPr>
        <w:lastRenderedPageBreak/>
        <w:t>Mejorará la toma de decisiones por parte del personal asociado al centro, a través de reportes gráficos y representación visual de la información almacenada en el sistema.</w:t>
      </w:r>
    </w:p>
    <w:p w14:paraId="33F07C8F" w14:textId="77777777" w:rsidR="00DE381D" w:rsidRPr="00034666" w:rsidRDefault="00DE381D" w:rsidP="00632A38">
      <w:pPr>
        <w:spacing w:after="0" w:line="240" w:lineRule="auto"/>
        <w:rPr>
          <w:highlight w:val="yellow"/>
          <w:lang w:val="es-US"/>
        </w:rPr>
      </w:pPr>
    </w:p>
    <w:p w14:paraId="17337325" w14:textId="1DFDA233" w:rsidR="00DE381D" w:rsidRPr="00034666" w:rsidRDefault="00DE381D" w:rsidP="008D2AF4">
      <w:pPr>
        <w:pStyle w:val="NormalWeb"/>
        <w:numPr>
          <w:ilvl w:val="0"/>
          <w:numId w:val="27"/>
        </w:numPr>
        <w:spacing w:before="0" w:beforeAutospacing="0" w:after="0" w:afterAutospacing="0"/>
        <w:rPr>
          <w:rFonts w:ascii="Arial" w:hAnsi="Arial" w:cs="Arial"/>
          <w:highlight w:val="yellow"/>
          <w:lang w:val="es-US"/>
        </w:rPr>
      </w:pPr>
      <w:r w:rsidRPr="00034666">
        <w:rPr>
          <w:rFonts w:ascii="Arial" w:hAnsi="Arial" w:cs="Arial"/>
          <w:b/>
          <w:bCs/>
          <w:highlight w:val="yellow"/>
          <w:lang w:val="es-US"/>
        </w:rPr>
        <w:t>Posibilitará llevar un seguimiento detallado de las actividades de los usuarios:</w:t>
      </w:r>
      <w:r w:rsidRPr="00034666">
        <w:rPr>
          <w:rFonts w:ascii="Arial" w:hAnsi="Arial" w:cs="Arial"/>
          <w:highlight w:val="yellow"/>
          <w:lang w:val="es-US"/>
        </w:rPr>
        <w:t xml:space="preserve"> El sistema permitirá registrar y rastrear las actividades realizadas por los usuarios dentro del sistema, lo que facilitará la supervisión de las tareas y contribuirá a una mayor trazabilidad de los procesos.</w:t>
      </w:r>
    </w:p>
    <w:p w14:paraId="2BD50BB0" w14:textId="77777777" w:rsidR="00DE381D" w:rsidRPr="00034666" w:rsidRDefault="00DE381D" w:rsidP="00632A38">
      <w:pPr>
        <w:pStyle w:val="NormalWeb"/>
        <w:spacing w:before="0" w:beforeAutospacing="0" w:after="0" w:afterAutospacing="0"/>
        <w:rPr>
          <w:rFonts w:ascii="Arial" w:hAnsi="Arial" w:cs="Arial"/>
          <w:highlight w:val="yellow"/>
          <w:lang w:val="es-US"/>
        </w:rPr>
      </w:pPr>
    </w:p>
    <w:p w14:paraId="272E3016" w14:textId="0C3FFD3D" w:rsidR="00DE381D" w:rsidRPr="00034666" w:rsidRDefault="00DE381D" w:rsidP="008D2AF4">
      <w:pPr>
        <w:pStyle w:val="NormalWeb"/>
        <w:numPr>
          <w:ilvl w:val="0"/>
          <w:numId w:val="27"/>
        </w:numPr>
        <w:spacing w:before="0" w:beforeAutospacing="0" w:after="0" w:afterAutospacing="0"/>
        <w:rPr>
          <w:rFonts w:ascii="Arial" w:hAnsi="Arial" w:cs="Arial"/>
          <w:highlight w:val="yellow"/>
          <w:lang w:val="es-US"/>
        </w:rPr>
      </w:pPr>
      <w:r w:rsidRPr="00034666">
        <w:rPr>
          <w:rFonts w:ascii="Arial" w:hAnsi="Arial" w:cs="Arial"/>
          <w:b/>
          <w:bCs/>
          <w:highlight w:val="yellow"/>
          <w:lang w:val="es-US"/>
        </w:rPr>
        <w:t>Permitirá la generación de salvas automáticas de la información almacenada:</w:t>
      </w:r>
      <w:r w:rsidRPr="00034666">
        <w:rPr>
          <w:rFonts w:ascii="Arial" w:hAnsi="Arial" w:cs="Arial"/>
          <w:highlight w:val="yellow"/>
          <w:lang w:val="es-US"/>
        </w:rPr>
        <w:t xml:space="preserve"> El sistema contará con funciones de respaldo automático que asegurarán la integridad de la información almacenada, evitando la pérdida de datos cruciales para la toma de decisiones.</w:t>
      </w:r>
    </w:p>
    <w:p w14:paraId="31F78AF8" w14:textId="77777777" w:rsidR="00DE381D" w:rsidRPr="00034666" w:rsidRDefault="00DE381D" w:rsidP="00632A38">
      <w:pPr>
        <w:pStyle w:val="NormalWeb"/>
        <w:spacing w:before="0" w:beforeAutospacing="0" w:after="0" w:afterAutospacing="0"/>
        <w:rPr>
          <w:rFonts w:ascii="Arial" w:hAnsi="Arial" w:cs="Arial"/>
          <w:highlight w:val="yellow"/>
          <w:lang w:val="es-US"/>
        </w:rPr>
      </w:pPr>
    </w:p>
    <w:p w14:paraId="3489F11A" w14:textId="395245F8" w:rsidR="007644B8" w:rsidRPr="00034666" w:rsidRDefault="00DE381D" w:rsidP="008D2AF4">
      <w:pPr>
        <w:pStyle w:val="Prrafodelista"/>
        <w:numPr>
          <w:ilvl w:val="0"/>
          <w:numId w:val="27"/>
        </w:numPr>
        <w:spacing w:after="0" w:line="240" w:lineRule="auto"/>
        <w:rPr>
          <w:highlight w:val="yellow"/>
        </w:rPr>
      </w:pPr>
      <w:r w:rsidRPr="00034666">
        <w:rPr>
          <w:rFonts w:eastAsia="Times New Roman"/>
          <w:b/>
          <w:bCs/>
          <w:highlight w:val="yellow"/>
          <w:lang w:val="es-US" w:eastAsia="es-ES"/>
        </w:rPr>
        <w:t>Facilitará opciones de impresión y conversión a documentos de la información registrada en el sistema:</w:t>
      </w:r>
      <w:r w:rsidRPr="00034666">
        <w:rPr>
          <w:rFonts w:eastAsia="Times New Roman"/>
          <w:highlight w:val="yellow"/>
          <w:lang w:val="es-US" w:eastAsia="es-ES"/>
        </w:rPr>
        <w:t xml:space="preserve"> </w:t>
      </w:r>
      <w:r w:rsidRPr="00034666">
        <w:rPr>
          <w:highlight w:val="yellow"/>
          <w:lang w:val="es-US"/>
        </w:rPr>
        <w:t>Se ofrecerán opciones de impresión y conversión de los datos registrados en el sistema a formatos de documento, facilitando la elaboración de reportes y la presentación de la información a diferentes partes interesadas.</w:t>
      </w:r>
    </w:p>
    <w:bookmarkEnd w:id="21"/>
    <w:p w14:paraId="660344BA" w14:textId="77777777" w:rsidR="00034666" w:rsidRPr="00034666" w:rsidRDefault="00034666" w:rsidP="00034666">
      <w:pPr>
        <w:pStyle w:val="Prrafodelista"/>
        <w:rPr>
          <w:highlight w:val="yellow"/>
        </w:rPr>
      </w:pPr>
    </w:p>
    <w:p w14:paraId="24530653" w14:textId="715D46EF" w:rsidR="00034666" w:rsidRPr="00B61733" w:rsidRDefault="00034666" w:rsidP="00034666">
      <w:pPr>
        <w:spacing w:after="0" w:line="240" w:lineRule="auto"/>
        <w:rPr>
          <w:b/>
          <w:bCs/>
          <w:highlight w:val="yellow"/>
        </w:rPr>
      </w:pPr>
      <w:r w:rsidRPr="00B61733">
        <w:rPr>
          <w:b/>
          <w:bCs/>
          <w:highlight w:val="yellow"/>
        </w:rPr>
        <w:t>Estructura de la Tesis</w:t>
      </w:r>
    </w:p>
    <w:p w14:paraId="48643D2C" w14:textId="77777777" w:rsidR="00380BB3" w:rsidRPr="00B61733" w:rsidRDefault="00380BB3" w:rsidP="00380BB3">
      <w:pPr>
        <w:spacing w:before="240"/>
        <w:rPr>
          <w:highlight w:val="yellow"/>
        </w:rPr>
      </w:pPr>
      <w:bookmarkStart w:id="22" w:name="_Hlk187443849"/>
      <w:r w:rsidRPr="00B61733">
        <w:rPr>
          <w:highlight w:val="yellow"/>
        </w:rPr>
        <w:t>El presente Trabajo de Diploma queda estructurado por una introducción, tres capítulos, conclusiones, recomendaciones, referencias bibliográficas y anexos.</w:t>
      </w:r>
    </w:p>
    <w:p w14:paraId="6EC690EF" w14:textId="5FB9AA58" w:rsidR="00034666" w:rsidRPr="00034666" w:rsidRDefault="00B61733" w:rsidP="00380BB3">
      <w:pPr>
        <w:spacing w:before="240"/>
      </w:pPr>
      <w:r w:rsidRPr="00B61733">
        <w:rPr>
          <w:highlight w:val="yellow"/>
        </w:rPr>
        <w:t xml:space="preserve">En el </w:t>
      </w:r>
      <w:r w:rsidR="00380BB3" w:rsidRPr="00B61733">
        <w:rPr>
          <w:highlight w:val="yellow"/>
        </w:rPr>
        <w:t>Capítulo 1</w:t>
      </w:r>
      <w:r w:rsidRPr="00B61733">
        <w:rPr>
          <w:highlight w:val="yellow"/>
        </w:rPr>
        <w:t xml:space="preserve"> se abordan los conceptos clave relacionados con la gestión de la información vinculada al cálculo del transporte de sedimentos y la erosión costera. Se exponen las tecnologías y herramientas empleadas en el desarrollo del sistema, justificando en cada caso la elección de las mismas, así como la metodología empleada en el proceso de desarrollo del software. El </w:t>
      </w:r>
      <w:r w:rsidR="00380BB3" w:rsidRPr="00B61733">
        <w:rPr>
          <w:highlight w:val="yellow"/>
        </w:rPr>
        <w:t>Capítulo 2</w:t>
      </w:r>
      <w:r w:rsidRPr="00B61733">
        <w:rPr>
          <w:highlight w:val="yellow"/>
        </w:rPr>
        <w:t xml:space="preserve"> ofrece una panorámica sobre los aspectos fundamentales del diseño del sistema propuesto, incluyendo los requisitos funcionales y no funcionales, las historias de usuario, el modelo de clases y los diagramas físicos de la base de datos. Se describe la arquitectura del sistema y cómo sus componentes interactúan para garantizar la eficiencia y seguridad en el almacenamiento y acceso de los datos. En el Capítulo 3 se describe la implementación del sistema, con énfasis en los componentes principales (código fuente, instrucciones y ejecutables). También se incluyen los resultados obtenidos durante la fase de pruebas y el análisis de costo del proyecto.</w:t>
      </w:r>
      <w:bookmarkEnd w:id="22"/>
      <w:r w:rsidR="007644B8" w:rsidRPr="000D487F">
        <w:br w:type="page"/>
      </w:r>
    </w:p>
    <w:p w14:paraId="5249A39F" w14:textId="77777777" w:rsidR="007644B8" w:rsidRPr="00084212" w:rsidRDefault="007644B8" w:rsidP="00DE3FF8">
      <w:pPr>
        <w:pStyle w:val="Ttulo1"/>
      </w:pPr>
      <w:bookmarkStart w:id="23" w:name="_Toc176513908"/>
      <w:r w:rsidRPr="00084212">
        <w:lastRenderedPageBreak/>
        <w:t>Capítulo 1 Marco Teórico Conceptual</w:t>
      </w:r>
      <w:bookmarkEnd w:id="23"/>
    </w:p>
    <w:p w14:paraId="6E16F7C8" w14:textId="77777777" w:rsidR="00D960F5" w:rsidRPr="00B9289B" w:rsidRDefault="00D960F5" w:rsidP="00DE3FF8">
      <w:pPr>
        <w:rPr>
          <w:b/>
          <w:u w:val="single"/>
        </w:rPr>
      </w:pPr>
      <w:bookmarkStart w:id="24"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25"/>
      <w:r w:rsidRPr="00B9289B">
        <w:t>de las herramientas computacionales utilizadas</w:t>
      </w:r>
      <w:commentRangeEnd w:id="25"/>
      <w:r w:rsidR="00026F9E" w:rsidRPr="00B9289B">
        <w:rPr>
          <w:rStyle w:val="Refdecomentario"/>
        </w:rPr>
        <w:commentReference w:id="25"/>
      </w:r>
    </w:p>
    <w:p w14:paraId="022C9884" w14:textId="1A685138" w:rsidR="007644B8" w:rsidRPr="00C753B0" w:rsidRDefault="007644B8" w:rsidP="00C753B0">
      <w:pPr>
        <w:pStyle w:val="Ttulo2"/>
      </w:pPr>
      <w:bookmarkStart w:id="26" w:name="_Toc176513909"/>
      <w:r w:rsidRPr="00C753B0">
        <w:t>Estado del Arte</w:t>
      </w:r>
      <w:bookmarkEnd w:id="26"/>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27" w:name="_Toc176513910"/>
      <w:r w:rsidR="007644B8" w:rsidRPr="00B9289B">
        <w:t>Ámbito Internacional</w:t>
      </w:r>
      <w:bookmarkEnd w:id="27"/>
    </w:p>
    <w:p w14:paraId="04A32FAB" w14:textId="514CDC3E" w:rsidR="00204095" w:rsidRPr="00B9289B" w:rsidRDefault="007644B8" w:rsidP="008D2AF4">
      <w:pPr>
        <w:pStyle w:val="Ttulo4"/>
        <w:numPr>
          <w:ilvl w:val="0"/>
          <w:numId w:val="6"/>
        </w:numPr>
      </w:pPr>
      <w:commentRangeStart w:id="28"/>
      <w:commentRangeStart w:id="29"/>
      <w:r w:rsidRPr="00B9289B">
        <w:t xml:space="preserve">Delft3D </w:t>
      </w:r>
      <w:commentRangeEnd w:id="28"/>
      <w:r w:rsidR="00026F9E" w:rsidRPr="00B9289B">
        <w:rPr>
          <w:rStyle w:val="Refdecomentario"/>
          <w:rFonts w:eastAsiaTheme="minorHAnsi"/>
          <w:b w:val="0"/>
          <w:iCs w:val="0"/>
        </w:rPr>
        <w:commentReference w:id="28"/>
      </w:r>
      <w:commentRangeEnd w:id="29"/>
      <w:r w:rsidR="008A34E4" w:rsidRPr="00B9289B">
        <w:rPr>
          <w:rStyle w:val="Refdecomentario"/>
          <w:rFonts w:eastAsiaTheme="minorHAnsi"/>
          <w:b w:val="0"/>
          <w:iCs w:val="0"/>
        </w:rPr>
        <w:commentReference w:id="29"/>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8D2AF4">
      <w:pPr>
        <w:pStyle w:val="NormalWeb"/>
        <w:numPr>
          <w:ilvl w:val="0"/>
          <w:numId w:val="1"/>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8D2AF4">
      <w:pPr>
        <w:pStyle w:val="NormalWeb"/>
        <w:numPr>
          <w:ilvl w:val="0"/>
          <w:numId w:val="1"/>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8D2AF4">
      <w:pPr>
        <w:pStyle w:val="NormalWeb"/>
        <w:numPr>
          <w:ilvl w:val="0"/>
          <w:numId w:val="1"/>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8D2AF4">
      <w:pPr>
        <w:pStyle w:val="NormalWeb"/>
        <w:numPr>
          <w:ilvl w:val="0"/>
          <w:numId w:val="1"/>
        </w:numPr>
        <w:rPr>
          <w:rFonts w:ascii="Arial" w:hAnsi="Arial" w:cs="Arial"/>
        </w:rPr>
      </w:pPr>
      <w:r w:rsidRPr="003A44D8">
        <w:rPr>
          <w:rFonts w:ascii="Arial" w:hAnsi="Arial" w:cs="Arial"/>
        </w:rPr>
        <w:t>Amplia Documentación</w:t>
      </w:r>
    </w:p>
    <w:p w14:paraId="3E173780" w14:textId="77777777" w:rsidR="009B40DF" w:rsidRPr="003A44D8" w:rsidRDefault="009B40DF" w:rsidP="008D2AF4">
      <w:pPr>
        <w:pStyle w:val="NormalWeb"/>
        <w:numPr>
          <w:ilvl w:val="0"/>
          <w:numId w:val="1"/>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8D2AF4">
      <w:pPr>
        <w:pStyle w:val="NormalWeb"/>
        <w:numPr>
          <w:ilvl w:val="0"/>
          <w:numId w:val="2"/>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8D2AF4">
      <w:pPr>
        <w:pStyle w:val="NormalWeb"/>
        <w:numPr>
          <w:ilvl w:val="0"/>
          <w:numId w:val="2"/>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8D2AF4">
      <w:pPr>
        <w:pStyle w:val="NormalWeb"/>
        <w:numPr>
          <w:ilvl w:val="0"/>
          <w:numId w:val="2"/>
        </w:numPr>
      </w:pPr>
      <w:r w:rsidRPr="003A44D8">
        <w:rPr>
          <w:rFonts w:ascii="Arial" w:hAnsi="Arial" w:cs="Arial"/>
        </w:rPr>
        <w:lastRenderedPageBreak/>
        <w:t>Cuenta con servicio web pero no ofrece todas las funcionalidades que su versión de escritorio.</w:t>
      </w:r>
    </w:p>
    <w:p w14:paraId="7FF8F10C" w14:textId="218F2C71" w:rsidR="00A54CEB" w:rsidRPr="00B9289B" w:rsidRDefault="00A54CEB" w:rsidP="00DE3FF8">
      <w:pPr>
        <w:pStyle w:val="Ttulo4"/>
      </w:pPr>
      <w:commentRangeStart w:id="30"/>
      <w:commentRangeStart w:id="31"/>
      <w:r w:rsidRPr="00B9289B">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30"/>
      <w:r w:rsidR="00026F9E">
        <w:rPr>
          <w:rStyle w:val="Refdecomentario"/>
          <w:rFonts w:ascii="Arial" w:eastAsiaTheme="minorHAnsi" w:hAnsi="Arial" w:cs="Arial"/>
          <w:lang w:eastAsia="en-US"/>
        </w:rPr>
        <w:commentReference w:id="30"/>
      </w:r>
      <w:commentRangeEnd w:id="31"/>
      <w:r w:rsidR="0090456B">
        <w:rPr>
          <w:rStyle w:val="Refdecomentario"/>
          <w:rFonts w:ascii="Arial" w:eastAsiaTheme="minorHAnsi" w:hAnsi="Arial" w:cs="Arial"/>
          <w:lang w:eastAsia="en-US"/>
        </w:rPr>
        <w:commentReference w:id="31"/>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8D2AF4">
      <w:pPr>
        <w:pStyle w:val="NormalWeb"/>
        <w:numPr>
          <w:ilvl w:val="0"/>
          <w:numId w:val="3"/>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8D2AF4">
      <w:pPr>
        <w:pStyle w:val="NormalWeb"/>
        <w:numPr>
          <w:ilvl w:val="0"/>
          <w:numId w:val="3"/>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8D2AF4">
      <w:pPr>
        <w:pStyle w:val="NormalWeb"/>
        <w:numPr>
          <w:ilvl w:val="0"/>
          <w:numId w:val="3"/>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8D2AF4">
      <w:pPr>
        <w:pStyle w:val="Prrafodelista"/>
        <w:numPr>
          <w:ilvl w:val="0"/>
          <w:numId w:val="4"/>
        </w:numPr>
      </w:pPr>
      <w:commentRangeStart w:id="32"/>
      <w:r w:rsidRPr="003A44D8">
        <w:t xml:space="preserve">Es un software costoso. </w:t>
      </w:r>
      <w:commentRangeEnd w:id="32"/>
      <w:r w:rsidR="00026F9E">
        <w:rPr>
          <w:rStyle w:val="Refdecomentario"/>
        </w:rPr>
        <w:commentReference w:id="32"/>
      </w:r>
      <w:r w:rsidRPr="003A44D8">
        <w:t>Esto puede ser un obstáculo para su uso por parte de pequeñas empresas y organizaciones.</w:t>
      </w:r>
    </w:p>
    <w:p w14:paraId="0BD0B174" w14:textId="77777777" w:rsidR="000D487F" w:rsidRPr="003A44D8" w:rsidRDefault="000D487F" w:rsidP="008D2AF4">
      <w:pPr>
        <w:pStyle w:val="Prrafodelista"/>
        <w:numPr>
          <w:ilvl w:val="0"/>
          <w:numId w:val="4"/>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lastRenderedPageBreak/>
        <w:t xml:space="preserve">Ventajas </w:t>
      </w:r>
    </w:p>
    <w:p w14:paraId="40674B04" w14:textId="77777777" w:rsidR="00142464" w:rsidRDefault="00142464" w:rsidP="008D2AF4">
      <w:pPr>
        <w:pStyle w:val="Prrafodelista"/>
        <w:numPr>
          <w:ilvl w:val="0"/>
          <w:numId w:val="8"/>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8D2AF4">
      <w:pPr>
        <w:pStyle w:val="Prrafodelista"/>
        <w:numPr>
          <w:ilvl w:val="0"/>
          <w:numId w:val="8"/>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8D2AF4">
      <w:pPr>
        <w:pStyle w:val="Prrafodelista"/>
        <w:numPr>
          <w:ilvl w:val="0"/>
          <w:numId w:val="8"/>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8D2AF4">
      <w:pPr>
        <w:pStyle w:val="Prrafodelista"/>
        <w:numPr>
          <w:ilvl w:val="0"/>
          <w:numId w:val="9"/>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8D2AF4">
      <w:pPr>
        <w:pStyle w:val="Prrafodelista"/>
        <w:numPr>
          <w:ilvl w:val="0"/>
          <w:numId w:val="9"/>
        </w:numPr>
      </w:pPr>
      <w:r>
        <w:t>Las simulaciones detalladas pueden requerir recursos computacionales significativos, lo que puede limitar su accesibilidad para algunos investigadores o estudios con presupuesto limitado.</w:t>
      </w:r>
    </w:p>
    <w:p w14:paraId="1888C942" w14:textId="77777777" w:rsidR="00102118" w:rsidRPr="00505165" w:rsidRDefault="00102118" w:rsidP="00102118">
      <w:pPr>
        <w:pStyle w:val="Ttulo3"/>
      </w:pPr>
      <w:bookmarkStart w:id="33" w:name="_Toc176513911"/>
      <w:bookmarkEnd w:id="24"/>
      <w:r w:rsidRPr="00505165">
        <w:t>Ámbito Nacional</w:t>
      </w:r>
      <w:bookmarkEnd w:id="33"/>
    </w:p>
    <w:p w14:paraId="529D9F60" w14:textId="77777777" w:rsidR="00102118" w:rsidRPr="00505165" w:rsidRDefault="00102118" w:rsidP="00102118">
      <w:pPr>
        <w:pStyle w:val="NormalWeb"/>
        <w:rPr>
          <w:rFonts w:ascii="Arial" w:hAnsi="Arial" w:cs="Arial"/>
        </w:rPr>
      </w:pPr>
      <w:r w:rsidRPr="00505165">
        <w:rPr>
          <w:rFonts w:ascii="Arial" w:hAnsi="Arial" w:cs="Arial"/>
        </w:rPr>
        <w:t xml:space="preserve">Cuba se han realizado varios estudios para el cálculo de los sedimentos para ello han empleado varios software internacionales ente ellos LITPAK en (Caiza Quinga,2019), sistema de modelado costero (SMC) a un tramo crítico en la playa Varadero en (Vidal Fernandez,2010), en </w:t>
      </w:r>
      <w:r w:rsidRPr="00505165">
        <w:rPr>
          <w:rFonts w:ascii="Arial" w:hAnsi="Arial" w:cs="Arial"/>
        </w:rPr>
        <w:fldChar w:fldCharType="begin"/>
      </w:r>
      <w:r w:rsidRPr="00505165">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Pr="00505165">
        <w:rPr>
          <w:rFonts w:ascii="Arial" w:hAnsi="Arial" w:cs="Arial"/>
        </w:rPr>
        <w:fldChar w:fldCharType="separate"/>
      </w:r>
      <w:r w:rsidRPr="00505165">
        <w:rPr>
          <w:rFonts w:ascii="Arial" w:hAnsi="Arial" w:cs="Arial"/>
        </w:rPr>
        <w:t>(Hugues &amp; López, 2010)</w:t>
      </w:r>
      <w:r w:rsidRPr="00505165">
        <w:rPr>
          <w:rFonts w:ascii="Arial" w:hAnsi="Arial" w:cs="Arial"/>
        </w:rPr>
        <w:fldChar w:fldCharType="end"/>
      </w:r>
      <w:r w:rsidRPr="00505165">
        <w:rPr>
          <w:rFonts w:ascii="Arial" w:hAnsi="Arial" w:cs="Arial"/>
        </w:rPr>
        <w:t xml:space="preserve"> no fue empleado ningún software, en </w:t>
      </w:r>
      <w:r w:rsidRPr="00505165">
        <w:rPr>
          <w:rFonts w:ascii="Arial" w:hAnsi="Arial" w:cs="Arial"/>
        </w:rPr>
        <w:fldChar w:fldCharType="begin"/>
      </w:r>
      <w:r w:rsidRPr="00505165">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Pr="00505165">
        <w:rPr>
          <w:rFonts w:ascii="Arial" w:hAnsi="Arial" w:cs="Arial"/>
        </w:rPr>
        <w:fldChar w:fldCharType="separate"/>
      </w:r>
      <w:r w:rsidRPr="00505165">
        <w:rPr>
          <w:rFonts w:ascii="Arial" w:hAnsi="Arial" w:cs="Arial"/>
        </w:rPr>
        <w:t>(Córdova-López &amp; Torres-Hugues, 2011)</w:t>
      </w:r>
      <w:r w:rsidRPr="00505165">
        <w:rPr>
          <w:rFonts w:ascii="Arial" w:hAnsi="Arial" w:cs="Arial"/>
        </w:rPr>
        <w:fldChar w:fldCharType="end"/>
      </w:r>
      <w:r w:rsidRPr="00505165">
        <w:rPr>
          <w:rFonts w:ascii="Arial" w:hAnsi="Arial" w:cs="Arial"/>
        </w:rPr>
        <w:t xml:space="preserve"> se </w:t>
      </w:r>
      <w:proofErr w:type="spellStart"/>
      <w:r w:rsidRPr="00505165">
        <w:rPr>
          <w:rFonts w:ascii="Arial" w:hAnsi="Arial" w:cs="Arial"/>
        </w:rPr>
        <w:t>uso</w:t>
      </w:r>
      <w:proofErr w:type="spellEnd"/>
      <w:r w:rsidRPr="00505165">
        <w:rPr>
          <w:rFonts w:ascii="Arial" w:hAnsi="Arial" w:cs="Arial"/>
        </w:rPr>
        <w:t xml:space="preserve"> UNIBEST para comparar los resultados de los modelos CERC, </w:t>
      </w:r>
      <w:proofErr w:type="spellStart"/>
      <w:r w:rsidRPr="00505165">
        <w:rPr>
          <w:rFonts w:ascii="Arial" w:hAnsi="Arial" w:cs="Arial"/>
        </w:rPr>
        <w:t>Kamphuis</w:t>
      </w:r>
      <w:proofErr w:type="spellEnd"/>
      <w:r w:rsidRPr="00505165">
        <w:rPr>
          <w:rFonts w:ascii="Arial" w:hAnsi="Arial" w:cs="Arial"/>
        </w:rPr>
        <w:t xml:space="preserve"> y </w:t>
      </w:r>
      <w:proofErr w:type="spellStart"/>
      <w:r w:rsidRPr="00505165">
        <w:rPr>
          <w:rFonts w:ascii="Arial" w:hAnsi="Arial" w:cs="Arial"/>
        </w:rPr>
        <w:t>Bijiker</w:t>
      </w:r>
      <w:proofErr w:type="spellEnd"/>
      <w:r w:rsidRPr="00505165">
        <w:rPr>
          <w:rFonts w:ascii="Arial" w:hAnsi="Arial" w:cs="Arial"/>
        </w:rPr>
        <w:t xml:space="preserve"> con los que nos entrega este software en un estudio de la península de Hicacos Matanzas.</w:t>
      </w:r>
    </w:p>
    <w:p w14:paraId="03F7FAC6" w14:textId="77777777" w:rsidR="00102118" w:rsidRPr="00505165" w:rsidRDefault="00102118" w:rsidP="00102118">
      <w:pPr>
        <w:pStyle w:val="Ttulo3"/>
      </w:pPr>
      <w:r w:rsidRPr="00505165">
        <w:t xml:space="preserve">Conclusiones del estado del arte </w:t>
      </w:r>
    </w:p>
    <w:p w14:paraId="5B5C29B0" w14:textId="77777777" w:rsidR="00102118" w:rsidRPr="00505165" w:rsidRDefault="00102118" w:rsidP="00102118">
      <w:pPr>
        <w:pStyle w:val="NormalWeb"/>
        <w:rPr>
          <w:rFonts w:ascii="Arial" w:hAnsi="Arial" w:cs="Arial"/>
        </w:rPr>
      </w:pPr>
      <w:r w:rsidRPr="00505165">
        <w:rPr>
          <w:rFonts w:ascii="Arial" w:hAnsi="Arial" w:cs="Arial"/>
        </w:rPr>
        <w:t>Partiendo de los resultados arrojados en la búsqueda realizada en el estudio del estado del arte se encontraron algunos sistemas en el ámbito internacional que gestionan de forma eficiente el cálculo y modelado del transporte de sedimentos, pero que tienen las siguientes desventajas:</w:t>
      </w:r>
    </w:p>
    <w:p w14:paraId="79B821C5" w14:textId="77777777" w:rsidR="00102118" w:rsidRDefault="00102118" w:rsidP="00102118">
      <w:pPr>
        <w:pStyle w:val="NormalWeb"/>
        <w:rPr>
          <w:rFonts w:ascii="Arial" w:hAnsi="Arial" w:cs="Arial"/>
        </w:rPr>
      </w:pPr>
      <w:r w:rsidRPr="00505165">
        <w:rPr>
          <w:rFonts w:ascii="Arial" w:hAnsi="Arial" w:cs="Arial"/>
        </w:rPr>
        <w:t xml:space="preserve">En ámbito </w:t>
      </w:r>
      <w:proofErr w:type="gramStart"/>
      <w:r w:rsidRPr="00505165">
        <w:rPr>
          <w:rFonts w:ascii="Arial" w:hAnsi="Arial" w:cs="Arial"/>
        </w:rPr>
        <w:t>nacional</w:t>
      </w:r>
      <w:proofErr w:type="gramEnd"/>
      <w:r w:rsidRPr="00505165">
        <w:rPr>
          <w:rFonts w:ascii="Arial" w:hAnsi="Arial" w:cs="Arial"/>
        </w:rPr>
        <w:t xml:space="preserve"> aunque se han realizado varios estudios sobre el cálculo del transporte de sedimentos en costas cubanas utilizando modelos internacionales y software específico como UNIBEST, XBEACH y Delft3D, no hay evidencia clara de la existencia de software nativo cubano desarrollado específicamente para este </w:t>
      </w:r>
      <w:r w:rsidRPr="00505165">
        <w:rPr>
          <w:rFonts w:ascii="Arial" w:hAnsi="Arial" w:cs="Arial"/>
        </w:rPr>
        <w:lastRenderedPageBreak/>
        <w:t>propósito. Los investigadores parecen depender principalmente de herramientas internacionales para realizar estos cálculos.</w:t>
      </w:r>
    </w:p>
    <w:p w14:paraId="238D6E72" w14:textId="4C756300" w:rsidR="00F139DE" w:rsidRDefault="00F139DE" w:rsidP="00DE3FF8">
      <w:pPr>
        <w:pStyle w:val="NormalWeb"/>
        <w:rPr>
          <w:rFonts w:ascii="Arial" w:hAnsi="Arial" w:cs="Arial"/>
        </w:rPr>
      </w:pPr>
    </w:p>
    <w:p w14:paraId="5B910507" w14:textId="77777777" w:rsidR="00F139DE" w:rsidRPr="00F139DE" w:rsidRDefault="00F139DE" w:rsidP="00F139DE">
      <w:pPr>
        <w:pStyle w:val="Ttulo3"/>
        <w:rPr>
          <w:rFonts w:ascii="Times New Roman" w:hAnsi="Times New Roman" w:cs="Times New Roman"/>
          <w:sz w:val="27"/>
          <w:szCs w:val="27"/>
          <w:highlight w:val="yellow"/>
          <w:shd w:val="clear" w:color="auto" w:fill="auto"/>
        </w:rPr>
      </w:pPr>
      <w:r w:rsidRPr="00F139DE">
        <w:rPr>
          <w:rStyle w:val="Textoennegrita"/>
          <w:b/>
          <w:bCs w:val="0"/>
          <w:highlight w:val="yellow"/>
        </w:rPr>
        <w:t>Ámbito Internacional</w:t>
      </w:r>
    </w:p>
    <w:p w14:paraId="657ACC36" w14:textId="77777777" w:rsidR="00F139DE" w:rsidRPr="00F139DE" w:rsidRDefault="00F139DE" w:rsidP="00F139DE">
      <w:pPr>
        <w:pStyle w:val="Ttulo4"/>
        <w:rPr>
          <w:highlight w:val="yellow"/>
        </w:rPr>
      </w:pPr>
      <w:r w:rsidRPr="00F139DE">
        <w:rPr>
          <w:rStyle w:val="Textoennegrita"/>
          <w:b/>
          <w:bCs w:val="0"/>
          <w:highlight w:val="yellow"/>
        </w:rPr>
        <w:t>Delft3D</w:t>
      </w:r>
    </w:p>
    <w:p w14:paraId="32F91852" w14:textId="77777777" w:rsidR="00F139DE" w:rsidRPr="00F139DE" w:rsidRDefault="00F139DE" w:rsidP="00F139DE">
      <w:pPr>
        <w:pStyle w:val="NormalWeb"/>
        <w:rPr>
          <w:highlight w:val="yellow"/>
        </w:rPr>
      </w:pPr>
      <w:r w:rsidRPr="00F139DE">
        <w:rPr>
          <w:highlight w:val="yellow"/>
        </w:rPr>
        <w:t xml:space="preserve">Delft3D es un sistema integrado de modelado numérico desarrollado por </w:t>
      </w:r>
      <w:proofErr w:type="spellStart"/>
      <w:r w:rsidRPr="00F139DE">
        <w:rPr>
          <w:highlight w:val="yellow"/>
        </w:rPr>
        <w:t>Deltares</w:t>
      </w:r>
      <w:proofErr w:type="spellEnd"/>
      <w:r w:rsidRPr="00F139DE">
        <w:rPr>
          <w:highlight w:val="yellow"/>
        </w:rPr>
        <w:t>, una institución de investigación y consultoría con sede en los Países Bajos. Según Meza Sandoval &amp; Valverde Llanos, es un software de código abierto que permite realizar estudios de hidrodinámica, transporte de sedimentos, morfología y calidad de agua en entornos fluviales, estuarinos y costeros.</w:t>
      </w:r>
    </w:p>
    <w:p w14:paraId="1926E06D" w14:textId="77777777" w:rsidR="00F139DE" w:rsidRPr="00F139DE" w:rsidRDefault="00F139DE" w:rsidP="00F139DE">
      <w:pPr>
        <w:pStyle w:val="NormalWeb"/>
        <w:rPr>
          <w:highlight w:val="yellow"/>
        </w:rPr>
      </w:pPr>
      <w:r w:rsidRPr="00F139DE">
        <w:rPr>
          <w:rStyle w:val="Textoennegrita"/>
          <w:highlight w:val="yellow"/>
        </w:rPr>
        <w:t>Ventajas</w:t>
      </w:r>
    </w:p>
    <w:p w14:paraId="037C78E3" w14:textId="77777777" w:rsidR="00F139DE" w:rsidRPr="00F139DE" w:rsidRDefault="00F139DE" w:rsidP="00F139DE">
      <w:pPr>
        <w:numPr>
          <w:ilvl w:val="0"/>
          <w:numId w:val="30"/>
        </w:numPr>
        <w:spacing w:before="100" w:beforeAutospacing="1" w:after="100" w:afterAutospacing="1" w:line="240" w:lineRule="auto"/>
        <w:jc w:val="left"/>
        <w:rPr>
          <w:highlight w:val="yellow"/>
        </w:rPr>
      </w:pPr>
      <w:r w:rsidRPr="00F139DE">
        <w:rPr>
          <w:highlight w:val="yellow"/>
        </w:rPr>
        <w:t>Compatible con sistemas operativos como Windows, Linux y macOS.</w:t>
      </w:r>
    </w:p>
    <w:p w14:paraId="59365449" w14:textId="77777777" w:rsidR="00F139DE" w:rsidRPr="00F139DE" w:rsidRDefault="00F139DE" w:rsidP="00F139DE">
      <w:pPr>
        <w:numPr>
          <w:ilvl w:val="0"/>
          <w:numId w:val="30"/>
        </w:numPr>
        <w:spacing w:before="100" w:beforeAutospacing="1" w:after="100" w:afterAutospacing="1" w:line="240" w:lineRule="auto"/>
        <w:jc w:val="left"/>
        <w:rPr>
          <w:highlight w:val="yellow"/>
        </w:rPr>
      </w:pPr>
      <w:r w:rsidRPr="00F139DE">
        <w:rPr>
          <w:highlight w:val="yellow"/>
        </w:rPr>
        <w:t>Al ser de código abierto, se puede personalizar para adaptarse a necesidades específicas del usuario.</w:t>
      </w:r>
    </w:p>
    <w:p w14:paraId="144C5ABA" w14:textId="77777777" w:rsidR="00F139DE" w:rsidRPr="00F139DE" w:rsidRDefault="00F139DE" w:rsidP="00F139DE">
      <w:pPr>
        <w:numPr>
          <w:ilvl w:val="0"/>
          <w:numId w:val="30"/>
        </w:numPr>
        <w:spacing w:before="100" w:beforeAutospacing="1" w:after="100" w:afterAutospacing="1" w:line="240" w:lineRule="auto"/>
        <w:jc w:val="left"/>
        <w:rPr>
          <w:highlight w:val="yellow"/>
        </w:rPr>
      </w:pPr>
      <w:proofErr w:type="spellStart"/>
      <w:r w:rsidRPr="00F139DE">
        <w:rPr>
          <w:highlight w:val="yellow"/>
        </w:rPr>
        <w:t>Deltares</w:t>
      </w:r>
      <w:proofErr w:type="spellEnd"/>
      <w:r w:rsidRPr="00F139DE">
        <w:rPr>
          <w:highlight w:val="yellow"/>
        </w:rPr>
        <w:t xml:space="preserve"> proporciona soporte técnico, actualizaciones regulares y acceso a una comunidad activa de usuarios.</w:t>
      </w:r>
    </w:p>
    <w:p w14:paraId="50413BC1" w14:textId="77777777" w:rsidR="00F139DE" w:rsidRPr="00F139DE" w:rsidRDefault="00F139DE" w:rsidP="00F139DE">
      <w:pPr>
        <w:numPr>
          <w:ilvl w:val="0"/>
          <w:numId w:val="30"/>
        </w:numPr>
        <w:spacing w:before="100" w:beforeAutospacing="1" w:after="100" w:afterAutospacing="1" w:line="240" w:lineRule="auto"/>
        <w:jc w:val="left"/>
        <w:rPr>
          <w:highlight w:val="yellow"/>
        </w:rPr>
      </w:pPr>
      <w:r w:rsidRPr="00F139DE">
        <w:rPr>
          <w:highlight w:val="yellow"/>
        </w:rPr>
        <w:t>Ofrece una amplia documentación que facilita su implementación y aprendizaje.</w:t>
      </w:r>
    </w:p>
    <w:p w14:paraId="719E3F11" w14:textId="77777777" w:rsidR="00F139DE" w:rsidRPr="00F139DE" w:rsidRDefault="00F139DE" w:rsidP="00F139DE">
      <w:pPr>
        <w:numPr>
          <w:ilvl w:val="0"/>
          <w:numId w:val="30"/>
        </w:numPr>
        <w:spacing w:before="100" w:beforeAutospacing="1" w:after="100" w:afterAutospacing="1" w:line="240" w:lineRule="auto"/>
        <w:jc w:val="left"/>
        <w:rPr>
          <w:highlight w:val="yellow"/>
        </w:rPr>
      </w:pPr>
      <w:r w:rsidRPr="00F139DE">
        <w:rPr>
          <w:highlight w:val="yellow"/>
        </w:rPr>
        <w:t>Es una herramienta reconocida por su precisión y confiabilidad en el modelado costero.</w:t>
      </w:r>
    </w:p>
    <w:p w14:paraId="5EE654DA" w14:textId="77777777" w:rsidR="00F139DE" w:rsidRPr="00F139DE" w:rsidRDefault="00F139DE" w:rsidP="00F139DE">
      <w:pPr>
        <w:pStyle w:val="NormalWeb"/>
        <w:rPr>
          <w:highlight w:val="yellow"/>
        </w:rPr>
      </w:pPr>
      <w:r w:rsidRPr="00F139DE">
        <w:rPr>
          <w:rStyle w:val="Textoennegrita"/>
          <w:highlight w:val="yellow"/>
        </w:rPr>
        <w:t>Desventajas</w:t>
      </w:r>
    </w:p>
    <w:p w14:paraId="45521BC4" w14:textId="77777777" w:rsidR="00F139DE" w:rsidRPr="00F139DE" w:rsidRDefault="00F139DE" w:rsidP="00F139DE">
      <w:pPr>
        <w:numPr>
          <w:ilvl w:val="0"/>
          <w:numId w:val="31"/>
        </w:numPr>
        <w:spacing w:before="100" w:beforeAutospacing="1" w:after="100" w:afterAutospacing="1" w:line="240" w:lineRule="auto"/>
        <w:jc w:val="left"/>
        <w:rPr>
          <w:highlight w:val="yellow"/>
        </w:rPr>
      </w:pPr>
      <w:r w:rsidRPr="00F139DE">
        <w:rPr>
          <w:highlight w:val="yellow"/>
        </w:rPr>
        <w:t>Requiere conocimientos avanzados en modelado hidrodinámico para ser utilizado de manera efectiva.</w:t>
      </w:r>
    </w:p>
    <w:p w14:paraId="7A000F9B" w14:textId="77777777" w:rsidR="00F139DE" w:rsidRPr="00F139DE" w:rsidRDefault="00F139DE" w:rsidP="00F139DE">
      <w:pPr>
        <w:numPr>
          <w:ilvl w:val="0"/>
          <w:numId w:val="31"/>
        </w:numPr>
        <w:spacing w:before="100" w:beforeAutospacing="1" w:after="100" w:afterAutospacing="1" w:line="240" w:lineRule="auto"/>
        <w:jc w:val="left"/>
        <w:rPr>
          <w:highlight w:val="yellow"/>
        </w:rPr>
      </w:pPr>
      <w:r w:rsidRPr="00F139DE">
        <w:rPr>
          <w:highlight w:val="yellow"/>
        </w:rPr>
        <w:t>Aunque es de código abierto, algunos complementos y servicios adicionales tienen un costo elevado.</w:t>
      </w:r>
    </w:p>
    <w:p w14:paraId="6F63B29A" w14:textId="77777777" w:rsidR="00F139DE" w:rsidRPr="00F139DE" w:rsidRDefault="00F139DE" w:rsidP="00F139DE">
      <w:pPr>
        <w:numPr>
          <w:ilvl w:val="0"/>
          <w:numId w:val="31"/>
        </w:numPr>
        <w:spacing w:before="100" w:beforeAutospacing="1" w:after="100" w:afterAutospacing="1" w:line="240" w:lineRule="auto"/>
        <w:jc w:val="left"/>
        <w:rPr>
          <w:highlight w:val="yellow"/>
        </w:rPr>
      </w:pPr>
      <w:r w:rsidRPr="00F139DE">
        <w:rPr>
          <w:highlight w:val="yellow"/>
        </w:rPr>
        <w:t>Su versión web no incluye todas las funcionalidades de la versión de escritorio.</w:t>
      </w:r>
    </w:p>
    <w:p w14:paraId="5EC7C38A" w14:textId="77777777" w:rsidR="00F139DE" w:rsidRPr="00F139DE" w:rsidRDefault="00C22596" w:rsidP="00F139DE">
      <w:pPr>
        <w:spacing w:after="0"/>
        <w:rPr>
          <w:highlight w:val="yellow"/>
        </w:rPr>
      </w:pPr>
      <w:r>
        <w:rPr>
          <w:highlight w:val="yellow"/>
        </w:rPr>
        <w:pict w14:anchorId="0EEEDF14">
          <v:rect id="_x0000_i1025" style="width:0;height:1.5pt" o:hralign="center" o:hrstd="t" o:hr="t" fillcolor="#a0a0a0" stroked="f"/>
        </w:pict>
      </w:r>
    </w:p>
    <w:p w14:paraId="30A5803E" w14:textId="77777777" w:rsidR="00F139DE" w:rsidRPr="00F139DE" w:rsidRDefault="00F139DE" w:rsidP="00F139DE">
      <w:pPr>
        <w:pStyle w:val="Ttulo4"/>
        <w:rPr>
          <w:highlight w:val="yellow"/>
        </w:rPr>
      </w:pPr>
      <w:r w:rsidRPr="00F139DE">
        <w:rPr>
          <w:rStyle w:val="Textoennegrita"/>
          <w:b/>
          <w:bCs w:val="0"/>
          <w:highlight w:val="yellow"/>
        </w:rPr>
        <w:t>MIKE 21</w:t>
      </w:r>
    </w:p>
    <w:p w14:paraId="58358EB5" w14:textId="77777777" w:rsidR="00F139DE" w:rsidRPr="00F139DE" w:rsidRDefault="00F139DE" w:rsidP="00F139DE">
      <w:pPr>
        <w:pStyle w:val="NormalWeb"/>
        <w:rPr>
          <w:highlight w:val="yellow"/>
        </w:rPr>
      </w:pPr>
      <w:r w:rsidRPr="00F139DE">
        <w:rPr>
          <w:highlight w:val="yellow"/>
        </w:rPr>
        <w:t>MIKE 21, desarrollado por la empresa DHI de Dinamarca, es un software especializado en el modelado ambiental que simula aspectos de los entornos acuáticos en dos dimensiones (2D). Según Briones Montoya et al. (2020), este software destaca por su alta confiabilidad, calidad y versatilidad. Permite modelar procesos como hidrodinámica, olas, dinámica de sedimentos, calidad de agua y ecología en sistemas como ríos, estuarios, marismas y zonas costeras.</w:t>
      </w:r>
    </w:p>
    <w:p w14:paraId="19B09AD6" w14:textId="77777777" w:rsidR="00F139DE" w:rsidRPr="00F139DE" w:rsidRDefault="00F139DE" w:rsidP="00F139DE">
      <w:pPr>
        <w:pStyle w:val="NormalWeb"/>
        <w:rPr>
          <w:highlight w:val="yellow"/>
        </w:rPr>
      </w:pPr>
      <w:r w:rsidRPr="00F139DE">
        <w:rPr>
          <w:rStyle w:val="Textoennegrita"/>
          <w:highlight w:val="yellow"/>
        </w:rPr>
        <w:lastRenderedPageBreak/>
        <w:t>Ventajas</w:t>
      </w:r>
    </w:p>
    <w:p w14:paraId="2730B87E" w14:textId="77777777" w:rsidR="00F139DE" w:rsidRPr="00F139DE" w:rsidRDefault="00F139DE" w:rsidP="00F139DE">
      <w:pPr>
        <w:numPr>
          <w:ilvl w:val="0"/>
          <w:numId w:val="32"/>
        </w:numPr>
        <w:spacing w:before="100" w:beforeAutospacing="1" w:after="100" w:afterAutospacing="1" w:line="240" w:lineRule="auto"/>
        <w:jc w:val="left"/>
        <w:rPr>
          <w:highlight w:val="yellow"/>
        </w:rPr>
      </w:pPr>
      <w:r w:rsidRPr="00F139DE">
        <w:rPr>
          <w:highlight w:val="yellow"/>
        </w:rPr>
        <w:t>Precisión en la simulación de flujos de agua gracias al uso de ecuaciones físicas avanzadas.</w:t>
      </w:r>
    </w:p>
    <w:p w14:paraId="13228ED2" w14:textId="77777777" w:rsidR="00F139DE" w:rsidRPr="00F139DE" w:rsidRDefault="00F139DE" w:rsidP="00F139DE">
      <w:pPr>
        <w:numPr>
          <w:ilvl w:val="0"/>
          <w:numId w:val="32"/>
        </w:numPr>
        <w:spacing w:before="100" w:beforeAutospacing="1" w:after="100" w:afterAutospacing="1" w:line="240" w:lineRule="auto"/>
        <w:jc w:val="left"/>
        <w:rPr>
          <w:highlight w:val="yellow"/>
        </w:rPr>
      </w:pPr>
      <w:r w:rsidRPr="00F139DE">
        <w:rPr>
          <w:highlight w:val="yellow"/>
        </w:rPr>
        <w:t>Compatible con sistemas operativos Windows, macOS y Linux.</w:t>
      </w:r>
    </w:p>
    <w:p w14:paraId="2FCDC7FC" w14:textId="77777777" w:rsidR="00F139DE" w:rsidRPr="00F139DE" w:rsidRDefault="00F139DE" w:rsidP="00F139DE">
      <w:pPr>
        <w:numPr>
          <w:ilvl w:val="0"/>
          <w:numId w:val="32"/>
        </w:numPr>
        <w:spacing w:before="100" w:beforeAutospacing="1" w:after="100" w:afterAutospacing="1" w:line="240" w:lineRule="auto"/>
        <w:jc w:val="left"/>
        <w:rPr>
          <w:highlight w:val="yellow"/>
        </w:rPr>
      </w:pPr>
      <w:r w:rsidRPr="00F139DE">
        <w:rPr>
          <w:highlight w:val="yellow"/>
        </w:rPr>
        <w:t>Interfaz gráfica amigable, ideal para ingenieros y científicos sin experiencia en modelado hidrodinámico.</w:t>
      </w:r>
    </w:p>
    <w:p w14:paraId="047DE325" w14:textId="77777777" w:rsidR="00F139DE" w:rsidRPr="00F139DE" w:rsidRDefault="00F139DE" w:rsidP="00F139DE">
      <w:pPr>
        <w:pStyle w:val="NormalWeb"/>
        <w:rPr>
          <w:highlight w:val="yellow"/>
        </w:rPr>
      </w:pPr>
      <w:r w:rsidRPr="00F139DE">
        <w:rPr>
          <w:rStyle w:val="Textoennegrita"/>
          <w:highlight w:val="yellow"/>
        </w:rPr>
        <w:t>Desventajas</w:t>
      </w:r>
    </w:p>
    <w:p w14:paraId="6C7FB8B0" w14:textId="77777777" w:rsidR="00F139DE" w:rsidRPr="00F139DE" w:rsidRDefault="00F139DE" w:rsidP="00F139DE">
      <w:pPr>
        <w:numPr>
          <w:ilvl w:val="0"/>
          <w:numId w:val="33"/>
        </w:numPr>
        <w:spacing w:before="100" w:beforeAutospacing="1" w:after="100" w:afterAutospacing="1" w:line="240" w:lineRule="auto"/>
        <w:jc w:val="left"/>
        <w:rPr>
          <w:highlight w:val="yellow"/>
        </w:rPr>
      </w:pPr>
      <w:r w:rsidRPr="00F139DE">
        <w:rPr>
          <w:highlight w:val="yellow"/>
        </w:rPr>
        <w:t>Modelo de licenciamiento costoso que puede ser una barrera para pequeñas organizaciones.</w:t>
      </w:r>
    </w:p>
    <w:p w14:paraId="7ADD2541" w14:textId="77777777" w:rsidR="00F139DE" w:rsidRPr="00F139DE" w:rsidRDefault="00F139DE" w:rsidP="00F139DE">
      <w:pPr>
        <w:numPr>
          <w:ilvl w:val="0"/>
          <w:numId w:val="33"/>
        </w:numPr>
        <w:spacing w:before="100" w:beforeAutospacing="1" w:after="100" w:afterAutospacing="1" w:line="240" w:lineRule="auto"/>
        <w:jc w:val="left"/>
        <w:rPr>
          <w:highlight w:val="yellow"/>
        </w:rPr>
      </w:pPr>
      <w:r w:rsidRPr="00F139DE">
        <w:rPr>
          <w:highlight w:val="yellow"/>
        </w:rPr>
        <w:t>Altos requerimientos computacionales, lo que puede limitar su accesibilidad.</w:t>
      </w:r>
    </w:p>
    <w:p w14:paraId="10EB2F6B" w14:textId="77777777" w:rsidR="00F139DE" w:rsidRPr="00F139DE" w:rsidRDefault="00C22596" w:rsidP="00F139DE">
      <w:pPr>
        <w:spacing w:after="0"/>
        <w:rPr>
          <w:highlight w:val="yellow"/>
        </w:rPr>
      </w:pPr>
      <w:r>
        <w:rPr>
          <w:highlight w:val="yellow"/>
        </w:rPr>
        <w:pict w14:anchorId="7CF0BA89">
          <v:rect id="_x0000_i1026" style="width:0;height:1.5pt" o:hralign="center" o:hrstd="t" o:hr="t" fillcolor="#a0a0a0" stroked="f"/>
        </w:pict>
      </w:r>
    </w:p>
    <w:p w14:paraId="2986D8A4" w14:textId="77777777" w:rsidR="00F139DE" w:rsidRPr="00F139DE" w:rsidRDefault="00F139DE" w:rsidP="00F139DE">
      <w:pPr>
        <w:pStyle w:val="Ttulo4"/>
        <w:rPr>
          <w:highlight w:val="yellow"/>
        </w:rPr>
      </w:pPr>
      <w:proofErr w:type="spellStart"/>
      <w:r w:rsidRPr="00F139DE">
        <w:rPr>
          <w:rStyle w:val="Textoennegrita"/>
          <w:b/>
          <w:bCs w:val="0"/>
          <w:highlight w:val="yellow"/>
        </w:rPr>
        <w:t>XBeach</w:t>
      </w:r>
      <w:proofErr w:type="spellEnd"/>
    </w:p>
    <w:p w14:paraId="3531CAF8" w14:textId="77777777" w:rsidR="00F139DE" w:rsidRPr="00F139DE" w:rsidRDefault="00F139DE" w:rsidP="00F139DE">
      <w:pPr>
        <w:pStyle w:val="NormalWeb"/>
        <w:rPr>
          <w:highlight w:val="yellow"/>
        </w:rPr>
      </w:pPr>
      <w:proofErr w:type="spellStart"/>
      <w:r w:rsidRPr="00F139DE">
        <w:rPr>
          <w:highlight w:val="yellow"/>
        </w:rPr>
        <w:t>XBeach</w:t>
      </w:r>
      <w:proofErr w:type="spellEnd"/>
      <w:r w:rsidRPr="00F139DE">
        <w:rPr>
          <w:highlight w:val="yellow"/>
        </w:rPr>
        <w:t xml:space="preserve"> es un modelo bidimensional diseñado para la simulación de procesos costeros, como la propagación de olas, transporte de sedimentos y cambios morfológicos en playas y dunas durante tormentas. Fue desarrollado por un consorcio internacional liderado por el Cuerpo de Ingenieros del Ejército de los Estados Unidos, </w:t>
      </w:r>
      <w:proofErr w:type="spellStart"/>
      <w:r w:rsidRPr="00F139DE">
        <w:rPr>
          <w:highlight w:val="yellow"/>
        </w:rPr>
        <w:t>Rijkswaterstaat</w:t>
      </w:r>
      <w:proofErr w:type="spellEnd"/>
      <w:r w:rsidRPr="00F139DE">
        <w:rPr>
          <w:highlight w:val="yellow"/>
        </w:rPr>
        <w:t xml:space="preserve"> y </w:t>
      </w:r>
      <w:proofErr w:type="spellStart"/>
      <w:r w:rsidRPr="00F139DE">
        <w:rPr>
          <w:highlight w:val="yellow"/>
        </w:rPr>
        <w:t>Deltares</w:t>
      </w:r>
      <w:proofErr w:type="spellEnd"/>
      <w:r w:rsidRPr="00F139DE">
        <w:rPr>
          <w:highlight w:val="yellow"/>
        </w:rPr>
        <w:t>, con la colaboración de instituciones como UNESCO-IHE y la Universidad Tecnológica de Delft.</w:t>
      </w:r>
    </w:p>
    <w:p w14:paraId="52445932" w14:textId="77777777" w:rsidR="00F139DE" w:rsidRPr="00F139DE" w:rsidRDefault="00F139DE" w:rsidP="00F139DE">
      <w:pPr>
        <w:pStyle w:val="NormalWeb"/>
        <w:rPr>
          <w:highlight w:val="yellow"/>
        </w:rPr>
      </w:pPr>
      <w:r w:rsidRPr="00F139DE">
        <w:rPr>
          <w:rStyle w:val="Textoennegrita"/>
          <w:highlight w:val="yellow"/>
        </w:rPr>
        <w:t>Ventajas</w:t>
      </w:r>
    </w:p>
    <w:p w14:paraId="231EA97C" w14:textId="77777777" w:rsidR="00F139DE" w:rsidRPr="00F139DE" w:rsidRDefault="00F139DE" w:rsidP="00F139DE">
      <w:pPr>
        <w:numPr>
          <w:ilvl w:val="0"/>
          <w:numId w:val="34"/>
        </w:numPr>
        <w:spacing w:before="100" w:beforeAutospacing="1" w:after="100" w:afterAutospacing="1" w:line="240" w:lineRule="auto"/>
        <w:jc w:val="left"/>
        <w:rPr>
          <w:highlight w:val="yellow"/>
        </w:rPr>
      </w:pPr>
      <w:r w:rsidRPr="00F139DE">
        <w:rPr>
          <w:highlight w:val="yellow"/>
        </w:rPr>
        <w:t>Flexible, con capacidad para simular una amplia gama de procesos físicos (olas, flujo subterráneo, transporte de sedimentos, etc.).</w:t>
      </w:r>
    </w:p>
    <w:p w14:paraId="6A58B71C" w14:textId="77777777" w:rsidR="00F139DE" w:rsidRPr="00F139DE" w:rsidRDefault="00F139DE" w:rsidP="00F139DE">
      <w:pPr>
        <w:numPr>
          <w:ilvl w:val="0"/>
          <w:numId w:val="34"/>
        </w:numPr>
        <w:spacing w:before="100" w:beforeAutospacing="1" w:after="100" w:afterAutospacing="1" w:line="240" w:lineRule="auto"/>
        <w:jc w:val="left"/>
        <w:rPr>
          <w:highlight w:val="yellow"/>
        </w:rPr>
      </w:pPr>
      <w:r w:rsidRPr="00F139DE">
        <w:rPr>
          <w:highlight w:val="yellow"/>
        </w:rPr>
        <w:t>Ofrece modos de simulación detallados (estacionario, no estacionario y no hidrostático).</w:t>
      </w:r>
    </w:p>
    <w:p w14:paraId="6875AECC" w14:textId="77777777" w:rsidR="00F139DE" w:rsidRPr="00F139DE" w:rsidRDefault="00F139DE" w:rsidP="00F139DE">
      <w:pPr>
        <w:numPr>
          <w:ilvl w:val="0"/>
          <w:numId w:val="34"/>
        </w:numPr>
        <w:spacing w:before="100" w:beforeAutospacing="1" w:after="100" w:afterAutospacing="1" w:line="240" w:lineRule="auto"/>
        <w:jc w:val="left"/>
        <w:rPr>
          <w:highlight w:val="yellow"/>
        </w:rPr>
      </w:pPr>
      <w:r w:rsidRPr="00F139DE">
        <w:rPr>
          <w:highlight w:val="yellow"/>
        </w:rPr>
        <w:t>Integra múltiples formulaciones para el transporte de sedimentos, lo que facilita el análisis de erosión y deposición.</w:t>
      </w:r>
    </w:p>
    <w:p w14:paraId="05BFAB18" w14:textId="77777777" w:rsidR="00F139DE" w:rsidRPr="00F139DE" w:rsidRDefault="00F139DE" w:rsidP="00F139DE">
      <w:pPr>
        <w:pStyle w:val="NormalWeb"/>
        <w:rPr>
          <w:highlight w:val="yellow"/>
        </w:rPr>
      </w:pPr>
      <w:r w:rsidRPr="00F139DE">
        <w:rPr>
          <w:rStyle w:val="Textoennegrita"/>
          <w:highlight w:val="yellow"/>
        </w:rPr>
        <w:t>Desventajas</w:t>
      </w:r>
    </w:p>
    <w:p w14:paraId="2513692C" w14:textId="77777777" w:rsidR="00F139DE" w:rsidRPr="00F139DE" w:rsidRDefault="00F139DE" w:rsidP="00F139DE">
      <w:pPr>
        <w:numPr>
          <w:ilvl w:val="0"/>
          <w:numId w:val="35"/>
        </w:numPr>
        <w:spacing w:before="100" w:beforeAutospacing="1" w:after="100" w:afterAutospacing="1" w:line="240" w:lineRule="auto"/>
        <w:jc w:val="left"/>
        <w:rPr>
          <w:highlight w:val="yellow"/>
        </w:rPr>
      </w:pPr>
      <w:r w:rsidRPr="00F139DE">
        <w:rPr>
          <w:highlight w:val="yellow"/>
        </w:rPr>
        <w:t>Complejo de aprender y usar para usuarios sin experiencia en modelado hidrodinámico.</w:t>
      </w:r>
    </w:p>
    <w:p w14:paraId="74B69253" w14:textId="77777777" w:rsidR="00F139DE" w:rsidRPr="00F139DE" w:rsidRDefault="00F139DE" w:rsidP="00F139DE">
      <w:pPr>
        <w:numPr>
          <w:ilvl w:val="0"/>
          <w:numId w:val="35"/>
        </w:numPr>
        <w:spacing w:before="100" w:beforeAutospacing="1" w:after="100" w:afterAutospacing="1" w:line="240" w:lineRule="auto"/>
        <w:jc w:val="left"/>
        <w:rPr>
          <w:highlight w:val="yellow"/>
        </w:rPr>
      </w:pPr>
      <w:r w:rsidRPr="00F139DE">
        <w:rPr>
          <w:highlight w:val="yellow"/>
        </w:rPr>
        <w:t>Requiere altos recursos computacionales, lo que puede ser un desafío para proyectos con presupuestos limitados.</w:t>
      </w:r>
    </w:p>
    <w:p w14:paraId="1B187616" w14:textId="77777777" w:rsidR="00F139DE" w:rsidRPr="00F139DE" w:rsidRDefault="00C22596" w:rsidP="00F139DE">
      <w:pPr>
        <w:spacing w:after="0"/>
        <w:rPr>
          <w:highlight w:val="yellow"/>
        </w:rPr>
      </w:pPr>
      <w:r>
        <w:rPr>
          <w:highlight w:val="yellow"/>
        </w:rPr>
        <w:pict w14:anchorId="3A31036B">
          <v:rect id="_x0000_i1027" style="width:0;height:1.5pt" o:hralign="center" o:hrstd="t" o:hr="t" fillcolor="#a0a0a0" stroked="f"/>
        </w:pict>
      </w:r>
    </w:p>
    <w:p w14:paraId="1476EE41" w14:textId="77777777" w:rsidR="00F139DE" w:rsidRPr="00F139DE" w:rsidRDefault="00F139DE" w:rsidP="00F139DE">
      <w:pPr>
        <w:pStyle w:val="Ttulo3"/>
        <w:rPr>
          <w:highlight w:val="yellow"/>
        </w:rPr>
      </w:pPr>
      <w:r w:rsidRPr="00F139DE">
        <w:rPr>
          <w:rStyle w:val="Textoennegrita"/>
          <w:b/>
          <w:bCs w:val="0"/>
          <w:highlight w:val="yellow"/>
        </w:rPr>
        <w:t>Ámbito Nacional</w:t>
      </w:r>
    </w:p>
    <w:p w14:paraId="319EF94C" w14:textId="77777777" w:rsidR="00F139DE" w:rsidRPr="00F139DE" w:rsidRDefault="00F139DE" w:rsidP="00F139DE">
      <w:pPr>
        <w:pStyle w:val="NormalWeb"/>
        <w:rPr>
          <w:highlight w:val="yellow"/>
        </w:rPr>
      </w:pPr>
      <w:r w:rsidRPr="00F139DE">
        <w:rPr>
          <w:highlight w:val="yellow"/>
        </w:rPr>
        <w:t>En Cuba, se han realizado diversos estudios sobre el transporte de sedimentos utilizando principalmente herramientas y metodologías internacionales. Entre los casos destacados se encuentran:</w:t>
      </w:r>
    </w:p>
    <w:p w14:paraId="3ACEAF9A" w14:textId="77777777" w:rsidR="00F139DE" w:rsidRPr="00F139DE" w:rsidRDefault="00F139DE" w:rsidP="00F139DE">
      <w:pPr>
        <w:numPr>
          <w:ilvl w:val="0"/>
          <w:numId w:val="36"/>
        </w:numPr>
        <w:spacing w:before="100" w:beforeAutospacing="1" w:after="100" w:afterAutospacing="1" w:line="240" w:lineRule="auto"/>
        <w:jc w:val="left"/>
        <w:rPr>
          <w:highlight w:val="yellow"/>
        </w:rPr>
      </w:pPr>
      <w:r w:rsidRPr="00F139DE">
        <w:rPr>
          <w:rStyle w:val="Textoennegrita"/>
          <w:highlight w:val="yellow"/>
        </w:rPr>
        <w:lastRenderedPageBreak/>
        <w:t>LITPACK</w:t>
      </w:r>
      <w:r w:rsidRPr="00F139DE">
        <w:rPr>
          <w:highlight w:val="yellow"/>
        </w:rPr>
        <w:t xml:space="preserve">: Según Caiza </w:t>
      </w:r>
      <w:proofErr w:type="spellStart"/>
      <w:r w:rsidRPr="00F139DE">
        <w:rPr>
          <w:highlight w:val="yellow"/>
        </w:rPr>
        <w:t>Quinga</w:t>
      </w:r>
      <w:proofErr w:type="spellEnd"/>
      <w:r w:rsidRPr="00F139DE">
        <w:rPr>
          <w:highlight w:val="yellow"/>
        </w:rPr>
        <w:t xml:space="preserve"> (2019), este software fue utilizado para evaluar procesos de transporte de sedimentos y cambios morfológicos en estudios específicos.</w:t>
      </w:r>
    </w:p>
    <w:p w14:paraId="26337C5E" w14:textId="77777777" w:rsidR="00F139DE" w:rsidRPr="00F139DE" w:rsidRDefault="00F139DE" w:rsidP="00F139DE">
      <w:pPr>
        <w:numPr>
          <w:ilvl w:val="0"/>
          <w:numId w:val="36"/>
        </w:numPr>
        <w:spacing w:before="100" w:beforeAutospacing="1" w:after="100" w:afterAutospacing="1" w:line="240" w:lineRule="auto"/>
        <w:jc w:val="left"/>
        <w:rPr>
          <w:highlight w:val="yellow"/>
        </w:rPr>
      </w:pPr>
      <w:r w:rsidRPr="00F139DE">
        <w:rPr>
          <w:rStyle w:val="Textoennegrita"/>
          <w:highlight w:val="yellow"/>
        </w:rPr>
        <w:t>Sistema de Modelado Costero (SMC)</w:t>
      </w:r>
      <w:r w:rsidRPr="00F139DE">
        <w:rPr>
          <w:highlight w:val="yellow"/>
        </w:rPr>
        <w:t>: Usado en un tramo crítico de la playa Varadero, según Vidal Fernández (2010).</w:t>
      </w:r>
    </w:p>
    <w:p w14:paraId="2036D853" w14:textId="77777777" w:rsidR="00F139DE" w:rsidRPr="00F139DE" w:rsidRDefault="00F139DE" w:rsidP="00F139DE">
      <w:pPr>
        <w:numPr>
          <w:ilvl w:val="0"/>
          <w:numId w:val="36"/>
        </w:numPr>
        <w:spacing w:before="100" w:beforeAutospacing="1" w:after="100" w:afterAutospacing="1" w:line="240" w:lineRule="auto"/>
        <w:jc w:val="left"/>
        <w:rPr>
          <w:highlight w:val="yellow"/>
        </w:rPr>
      </w:pPr>
      <w:r w:rsidRPr="00F139DE">
        <w:rPr>
          <w:rStyle w:val="Textoennegrita"/>
          <w:highlight w:val="yellow"/>
        </w:rPr>
        <w:t>UNIBEST</w:t>
      </w:r>
      <w:r w:rsidRPr="00F139DE">
        <w:rPr>
          <w:highlight w:val="yellow"/>
        </w:rPr>
        <w:t xml:space="preserve">: Empleado para comparar resultados de los modelos CERC, </w:t>
      </w:r>
      <w:proofErr w:type="spellStart"/>
      <w:r w:rsidRPr="00F139DE">
        <w:rPr>
          <w:highlight w:val="yellow"/>
        </w:rPr>
        <w:t>Kamphuis</w:t>
      </w:r>
      <w:proofErr w:type="spellEnd"/>
      <w:r w:rsidRPr="00F139DE">
        <w:rPr>
          <w:highlight w:val="yellow"/>
        </w:rPr>
        <w:t xml:space="preserve"> y </w:t>
      </w:r>
      <w:proofErr w:type="spellStart"/>
      <w:r w:rsidRPr="00F139DE">
        <w:rPr>
          <w:highlight w:val="yellow"/>
        </w:rPr>
        <w:t>Bijker</w:t>
      </w:r>
      <w:proofErr w:type="spellEnd"/>
      <w:r w:rsidRPr="00F139DE">
        <w:rPr>
          <w:highlight w:val="yellow"/>
        </w:rPr>
        <w:t xml:space="preserve"> en un estudio de la península de Hicacos, Matanzas (Córdova-López &amp; Torres-Hugues, 2011).</w:t>
      </w:r>
    </w:p>
    <w:p w14:paraId="7315A823" w14:textId="77777777" w:rsidR="00F139DE" w:rsidRPr="00F139DE" w:rsidRDefault="00F139DE" w:rsidP="00F139DE">
      <w:pPr>
        <w:numPr>
          <w:ilvl w:val="0"/>
          <w:numId w:val="36"/>
        </w:numPr>
        <w:spacing w:before="100" w:beforeAutospacing="1" w:after="100" w:afterAutospacing="1" w:line="240" w:lineRule="auto"/>
        <w:jc w:val="left"/>
        <w:rPr>
          <w:highlight w:val="yellow"/>
        </w:rPr>
      </w:pPr>
      <w:r w:rsidRPr="00F139DE">
        <w:rPr>
          <w:highlight w:val="yellow"/>
        </w:rPr>
        <w:t>En otros estudios, como el de Hugues &amp; López (2010), no se utilizaron softwares específicos, optando por métodos analíticos tradicionales.</w:t>
      </w:r>
    </w:p>
    <w:p w14:paraId="20E04B91" w14:textId="77777777" w:rsidR="00F139DE" w:rsidRPr="00F139DE" w:rsidRDefault="00F139DE" w:rsidP="00F139DE">
      <w:pPr>
        <w:pStyle w:val="NormalWeb"/>
        <w:rPr>
          <w:highlight w:val="yellow"/>
        </w:rPr>
      </w:pPr>
      <w:r w:rsidRPr="00F139DE">
        <w:rPr>
          <w:highlight w:val="yellow"/>
        </w:rPr>
        <w:t>A pesar de estos esfuerzos, no se ha identificado el desarrollo de software nativo en Cuba para el cálculo del transporte de sedimentos costeros. La dependencia de herramientas internacionales podría estar relacionada con limitaciones técnicas, económicas y de infraestructura para el desarrollo de aplicaciones especializadas.</w:t>
      </w:r>
    </w:p>
    <w:p w14:paraId="57BFAF19" w14:textId="77777777" w:rsidR="00F139DE" w:rsidRPr="00F139DE" w:rsidRDefault="00C22596" w:rsidP="00F139DE">
      <w:pPr>
        <w:rPr>
          <w:highlight w:val="yellow"/>
        </w:rPr>
      </w:pPr>
      <w:r>
        <w:rPr>
          <w:highlight w:val="yellow"/>
        </w:rPr>
        <w:pict w14:anchorId="055CFE36">
          <v:rect id="_x0000_i1028" style="width:0;height:1.5pt" o:hralign="center" o:hrstd="t" o:hr="t" fillcolor="#a0a0a0" stroked="f"/>
        </w:pict>
      </w:r>
    </w:p>
    <w:p w14:paraId="6FAD3F7A" w14:textId="77777777" w:rsidR="00F139DE" w:rsidRPr="00F139DE" w:rsidRDefault="00F139DE" w:rsidP="00F139DE">
      <w:pPr>
        <w:pStyle w:val="Ttulo3"/>
        <w:rPr>
          <w:highlight w:val="yellow"/>
        </w:rPr>
      </w:pPr>
      <w:r w:rsidRPr="00F139DE">
        <w:rPr>
          <w:rStyle w:val="Textoennegrita"/>
          <w:b/>
          <w:bCs w:val="0"/>
          <w:highlight w:val="yellow"/>
        </w:rPr>
        <w:t>Conclusiones del Estado del Arte</w:t>
      </w:r>
    </w:p>
    <w:p w14:paraId="64690CA6" w14:textId="77777777" w:rsidR="00F139DE" w:rsidRPr="00F139DE" w:rsidRDefault="00F139DE" w:rsidP="00F139DE">
      <w:pPr>
        <w:pStyle w:val="NormalWeb"/>
        <w:rPr>
          <w:highlight w:val="yellow"/>
        </w:rPr>
      </w:pPr>
      <w:r w:rsidRPr="00F139DE">
        <w:rPr>
          <w:highlight w:val="yellow"/>
        </w:rPr>
        <w:t xml:space="preserve">La revisión del estado del arte revela que en el ámbito internacional existen herramientas avanzadas como Delft3D, MIKE 21 y </w:t>
      </w:r>
      <w:proofErr w:type="spellStart"/>
      <w:r w:rsidRPr="00F139DE">
        <w:rPr>
          <w:highlight w:val="yellow"/>
        </w:rPr>
        <w:t>XBeach</w:t>
      </w:r>
      <w:proofErr w:type="spellEnd"/>
      <w:r w:rsidRPr="00F139DE">
        <w:rPr>
          <w:highlight w:val="yellow"/>
        </w:rPr>
        <w:t>, ampliamente utilizadas en el modelado costero y transporte de sedimentos. Sin embargo, estas herramientas presentan desventajas, como altos costos de licenciamiento, complejidad de uso y elevados requerimientos computacionales, lo que puede limitar su adopción en países con recursos limitados.</w:t>
      </w:r>
    </w:p>
    <w:p w14:paraId="2D173AB6" w14:textId="77777777" w:rsidR="00F139DE" w:rsidRDefault="00F139DE" w:rsidP="00F139DE">
      <w:pPr>
        <w:pStyle w:val="NormalWeb"/>
      </w:pPr>
      <w:r w:rsidRPr="00F139DE">
        <w:rPr>
          <w:highlight w:val="yellow"/>
        </w:rPr>
        <w:t>En el ámbito nacional, aunque se han realizado estudios relevantes utilizando softwares internacionales, no se ha documentado el desarrollo de aplicaciones propias en Cuba para este propósito. Esto evidencia una brecha tecnológica y una oportunidad para la creación de herramientas nacionales que puedan satisfacer las necesidades específicas del país, reduciendo la dependencia de recursos externos.</w:t>
      </w:r>
    </w:p>
    <w:p w14:paraId="15655413" w14:textId="77777777" w:rsidR="00F139DE" w:rsidRPr="00F139DE" w:rsidRDefault="00F139DE" w:rsidP="00F139DE">
      <w:pPr>
        <w:pStyle w:val="Ttulo3"/>
        <w:rPr>
          <w:rFonts w:ascii="Times New Roman" w:hAnsi="Times New Roman" w:cs="Times New Roman"/>
          <w:sz w:val="27"/>
          <w:szCs w:val="27"/>
          <w:highlight w:val="green"/>
          <w:shd w:val="clear" w:color="auto" w:fill="auto"/>
        </w:rPr>
      </w:pPr>
      <w:r w:rsidRPr="00F139DE">
        <w:rPr>
          <w:highlight w:val="green"/>
        </w:rPr>
        <w:t>Ámbito Internacional</w:t>
      </w:r>
    </w:p>
    <w:p w14:paraId="6B572907" w14:textId="77777777" w:rsidR="00F139DE" w:rsidRPr="00F139DE" w:rsidRDefault="00F139DE" w:rsidP="00F139DE">
      <w:pPr>
        <w:pStyle w:val="NormalWeb"/>
        <w:rPr>
          <w:highlight w:val="green"/>
        </w:rPr>
      </w:pPr>
      <w:r w:rsidRPr="00F139DE">
        <w:rPr>
          <w:rStyle w:val="Textoennegrita"/>
          <w:highlight w:val="green"/>
        </w:rPr>
        <w:t>Delft3D</w:t>
      </w:r>
      <w:r w:rsidRPr="00F139DE">
        <w:rPr>
          <w:highlight w:val="green"/>
        </w:rPr>
        <w:br/>
      </w:r>
      <w:proofErr w:type="spellStart"/>
      <w:r w:rsidRPr="00F139DE">
        <w:rPr>
          <w:highlight w:val="green"/>
        </w:rPr>
        <w:t>Delft3D</w:t>
      </w:r>
      <w:proofErr w:type="spellEnd"/>
      <w:r w:rsidRPr="00F139DE">
        <w:rPr>
          <w:highlight w:val="green"/>
        </w:rPr>
        <w:t xml:space="preserve"> es un sistema integrado de modelado numérico desarrollado por </w:t>
      </w:r>
      <w:proofErr w:type="spellStart"/>
      <w:r w:rsidRPr="00F139DE">
        <w:rPr>
          <w:highlight w:val="green"/>
        </w:rPr>
        <w:t>Deltares</w:t>
      </w:r>
      <w:proofErr w:type="spellEnd"/>
      <w:r w:rsidRPr="00F139DE">
        <w:rPr>
          <w:highlight w:val="green"/>
        </w:rPr>
        <w:t>, una institución de investigación y consultoría ubicada en los Países Bajos. Según Meza Sandoval y Valverde Llanos (s. f.), es un software de código abierto que permite realizar estudios sobre hidrodinámica, transporte de sedimentos, morfología y calidad del agua en ambientes fluviales, estuarios y costeros.</w:t>
      </w:r>
      <w:r w:rsidRPr="00F139DE">
        <w:rPr>
          <w:highlight w:val="green"/>
        </w:rPr>
        <w:br/>
      </w:r>
      <w:r w:rsidRPr="00F139DE">
        <w:rPr>
          <w:rStyle w:val="Textoennegrita"/>
          <w:highlight w:val="green"/>
        </w:rPr>
        <w:t>Ventajas</w:t>
      </w:r>
    </w:p>
    <w:p w14:paraId="09CDE05E" w14:textId="77777777" w:rsidR="00F139DE" w:rsidRPr="00F139DE" w:rsidRDefault="00F139DE" w:rsidP="00F139DE">
      <w:pPr>
        <w:numPr>
          <w:ilvl w:val="0"/>
          <w:numId w:val="37"/>
        </w:numPr>
        <w:spacing w:before="100" w:beforeAutospacing="1" w:after="100" w:afterAutospacing="1" w:line="240" w:lineRule="auto"/>
        <w:jc w:val="left"/>
        <w:rPr>
          <w:highlight w:val="green"/>
        </w:rPr>
      </w:pPr>
      <w:r w:rsidRPr="00F139DE">
        <w:rPr>
          <w:highlight w:val="green"/>
        </w:rPr>
        <w:t>Compatible con los sistemas operativos Windows, Linux y macOS.</w:t>
      </w:r>
    </w:p>
    <w:p w14:paraId="3A251C23" w14:textId="77777777" w:rsidR="00F139DE" w:rsidRPr="00F139DE" w:rsidRDefault="00F139DE" w:rsidP="00F139DE">
      <w:pPr>
        <w:numPr>
          <w:ilvl w:val="0"/>
          <w:numId w:val="37"/>
        </w:numPr>
        <w:spacing w:before="100" w:beforeAutospacing="1" w:after="100" w:afterAutospacing="1" w:line="240" w:lineRule="auto"/>
        <w:jc w:val="left"/>
        <w:rPr>
          <w:highlight w:val="green"/>
        </w:rPr>
      </w:pPr>
      <w:r w:rsidRPr="00F139DE">
        <w:rPr>
          <w:highlight w:val="green"/>
        </w:rPr>
        <w:t>Al ser un software de código abierto, se puede modificar y adaptar a las necesidades específicas del usuario.</w:t>
      </w:r>
    </w:p>
    <w:p w14:paraId="3CB54813" w14:textId="77777777" w:rsidR="00F139DE" w:rsidRPr="00F139DE" w:rsidRDefault="00F139DE" w:rsidP="00F139DE">
      <w:pPr>
        <w:numPr>
          <w:ilvl w:val="0"/>
          <w:numId w:val="37"/>
        </w:numPr>
        <w:spacing w:before="100" w:beforeAutospacing="1" w:after="100" w:afterAutospacing="1" w:line="240" w:lineRule="auto"/>
        <w:jc w:val="left"/>
        <w:rPr>
          <w:highlight w:val="green"/>
        </w:rPr>
      </w:pPr>
      <w:proofErr w:type="spellStart"/>
      <w:r w:rsidRPr="00F139DE">
        <w:rPr>
          <w:highlight w:val="green"/>
        </w:rPr>
        <w:lastRenderedPageBreak/>
        <w:t>Deltares</w:t>
      </w:r>
      <w:proofErr w:type="spellEnd"/>
      <w:r w:rsidRPr="00F139DE">
        <w:rPr>
          <w:highlight w:val="green"/>
        </w:rPr>
        <w:t xml:space="preserve"> proporciona soporte técnico y actualizaciones regulares, además de contar con una comunidad activa de usuarios.</w:t>
      </w:r>
    </w:p>
    <w:p w14:paraId="119AE72F" w14:textId="77777777" w:rsidR="00F139DE" w:rsidRPr="00F139DE" w:rsidRDefault="00F139DE" w:rsidP="00F139DE">
      <w:pPr>
        <w:numPr>
          <w:ilvl w:val="0"/>
          <w:numId w:val="37"/>
        </w:numPr>
        <w:spacing w:before="100" w:beforeAutospacing="1" w:after="100" w:afterAutospacing="1" w:line="240" w:lineRule="auto"/>
        <w:jc w:val="left"/>
        <w:rPr>
          <w:highlight w:val="green"/>
        </w:rPr>
      </w:pPr>
      <w:r w:rsidRPr="00F139DE">
        <w:rPr>
          <w:highlight w:val="green"/>
        </w:rPr>
        <w:t>Amplia documentación disponible para usuarios.</w:t>
      </w:r>
    </w:p>
    <w:p w14:paraId="7EA3A739" w14:textId="77777777" w:rsidR="00F139DE" w:rsidRPr="00F139DE" w:rsidRDefault="00F139DE" w:rsidP="00F139DE">
      <w:pPr>
        <w:numPr>
          <w:ilvl w:val="0"/>
          <w:numId w:val="37"/>
        </w:numPr>
        <w:spacing w:before="100" w:beforeAutospacing="1" w:after="100" w:afterAutospacing="1" w:line="240" w:lineRule="auto"/>
        <w:jc w:val="left"/>
        <w:rPr>
          <w:highlight w:val="green"/>
        </w:rPr>
      </w:pPr>
      <w:r w:rsidRPr="00F139DE">
        <w:rPr>
          <w:highlight w:val="green"/>
        </w:rPr>
        <w:t>Precisión y fiabilidad para la predicción de sistemas costeros.</w:t>
      </w:r>
    </w:p>
    <w:p w14:paraId="67533BE7" w14:textId="77777777" w:rsidR="00F139DE" w:rsidRPr="00F139DE" w:rsidRDefault="00F139DE" w:rsidP="00F139DE">
      <w:pPr>
        <w:pStyle w:val="NormalWeb"/>
        <w:rPr>
          <w:highlight w:val="green"/>
        </w:rPr>
      </w:pPr>
      <w:r w:rsidRPr="00F139DE">
        <w:rPr>
          <w:rStyle w:val="Textoennegrita"/>
          <w:highlight w:val="green"/>
        </w:rPr>
        <w:t>Desventajas</w:t>
      </w:r>
    </w:p>
    <w:p w14:paraId="7F2DF30B" w14:textId="77777777" w:rsidR="00F139DE" w:rsidRPr="00F139DE" w:rsidRDefault="00F139DE" w:rsidP="00F139DE">
      <w:pPr>
        <w:numPr>
          <w:ilvl w:val="0"/>
          <w:numId w:val="38"/>
        </w:numPr>
        <w:spacing w:before="100" w:beforeAutospacing="1" w:after="100" w:afterAutospacing="1" w:line="240" w:lineRule="auto"/>
        <w:jc w:val="left"/>
        <w:rPr>
          <w:highlight w:val="green"/>
        </w:rPr>
      </w:pPr>
      <w:r w:rsidRPr="00F139DE">
        <w:rPr>
          <w:highlight w:val="green"/>
        </w:rPr>
        <w:t>Requiere un alto nivel de conocimiento y experiencia para utilizarlo de manera efectiva.</w:t>
      </w:r>
    </w:p>
    <w:p w14:paraId="20D1DCF1" w14:textId="77777777" w:rsidR="00F139DE" w:rsidRPr="00F139DE" w:rsidRDefault="00F139DE" w:rsidP="00F139DE">
      <w:pPr>
        <w:numPr>
          <w:ilvl w:val="0"/>
          <w:numId w:val="38"/>
        </w:numPr>
        <w:spacing w:before="100" w:beforeAutospacing="1" w:after="100" w:afterAutospacing="1" w:line="240" w:lineRule="auto"/>
        <w:jc w:val="left"/>
        <w:rPr>
          <w:highlight w:val="green"/>
        </w:rPr>
      </w:pPr>
      <w:r w:rsidRPr="00F139DE">
        <w:rPr>
          <w:highlight w:val="green"/>
        </w:rPr>
        <w:t>Aunque es un software de código abierto, tiene un carácter comercial, lo que puede resultar costoso para algunas organizaciones.</w:t>
      </w:r>
    </w:p>
    <w:p w14:paraId="2E15CB6A" w14:textId="77777777" w:rsidR="00F139DE" w:rsidRPr="00F139DE" w:rsidRDefault="00F139DE" w:rsidP="00F139DE">
      <w:pPr>
        <w:numPr>
          <w:ilvl w:val="0"/>
          <w:numId w:val="38"/>
        </w:numPr>
        <w:spacing w:before="100" w:beforeAutospacing="1" w:after="100" w:afterAutospacing="1" w:line="240" w:lineRule="auto"/>
        <w:jc w:val="left"/>
        <w:rPr>
          <w:highlight w:val="green"/>
        </w:rPr>
      </w:pPr>
      <w:r w:rsidRPr="00F139DE">
        <w:rPr>
          <w:highlight w:val="green"/>
        </w:rPr>
        <w:t>La versión web no ofrece todas las funcionalidades que están disponibles en su versión de escritorio.</w:t>
      </w:r>
    </w:p>
    <w:p w14:paraId="15296E63" w14:textId="77777777" w:rsidR="00F139DE" w:rsidRPr="00F139DE" w:rsidRDefault="00C22596" w:rsidP="00F139DE">
      <w:pPr>
        <w:spacing w:after="0"/>
        <w:rPr>
          <w:highlight w:val="green"/>
        </w:rPr>
      </w:pPr>
      <w:r>
        <w:rPr>
          <w:highlight w:val="green"/>
        </w:rPr>
        <w:pict w14:anchorId="14166AB2">
          <v:rect id="_x0000_i1029" style="width:0;height:1.5pt" o:hralign="center" o:hrstd="t" o:hr="t" fillcolor="#a0a0a0" stroked="f"/>
        </w:pict>
      </w:r>
    </w:p>
    <w:p w14:paraId="717C8D60" w14:textId="77777777" w:rsidR="00F139DE" w:rsidRPr="00F139DE" w:rsidRDefault="00F139DE" w:rsidP="00F139DE">
      <w:pPr>
        <w:pStyle w:val="NormalWeb"/>
        <w:rPr>
          <w:highlight w:val="green"/>
        </w:rPr>
      </w:pPr>
      <w:r w:rsidRPr="00F139DE">
        <w:rPr>
          <w:rStyle w:val="Textoennegrita"/>
          <w:highlight w:val="green"/>
        </w:rPr>
        <w:t>MIKE 21</w:t>
      </w:r>
      <w:r w:rsidRPr="00F139DE">
        <w:rPr>
          <w:highlight w:val="green"/>
        </w:rPr>
        <w:br/>
        <w:t>MIKE 21 es un software creado por DHI, una empresa danesa especializada en modelado ambiental. Según Briones Montoya et al. (2020), está diseñado para simular diversos aspectos de los entornos acuáticos en dos dimensiones (2D), tales como hidrodinámica, olas, dinámica de sedimentos, calidad del agua y ecología en ríos, estuarios, marismas y zonas costeras.</w:t>
      </w:r>
      <w:r w:rsidRPr="00F139DE">
        <w:rPr>
          <w:highlight w:val="green"/>
        </w:rPr>
        <w:br/>
      </w:r>
      <w:r w:rsidRPr="00F139DE">
        <w:rPr>
          <w:rStyle w:val="Textoennegrita"/>
          <w:highlight w:val="green"/>
        </w:rPr>
        <w:t>Ventajas</w:t>
      </w:r>
    </w:p>
    <w:p w14:paraId="52488BAB" w14:textId="77777777" w:rsidR="00F139DE" w:rsidRPr="00F139DE" w:rsidRDefault="00F139DE" w:rsidP="00F139DE">
      <w:pPr>
        <w:numPr>
          <w:ilvl w:val="0"/>
          <w:numId w:val="39"/>
        </w:numPr>
        <w:spacing w:before="100" w:beforeAutospacing="1" w:after="100" w:afterAutospacing="1" w:line="240" w:lineRule="auto"/>
        <w:jc w:val="left"/>
        <w:rPr>
          <w:highlight w:val="green"/>
        </w:rPr>
      </w:pPr>
      <w:r w:rsidRPr="00F139DE">
        <w:rPr>
          <w:highlight w:val="green"/>
        </w:rPr>
        <w:t>Alta precisión en la simulación del flujo de agua, utilizando ecuaciones físicas para representar los procesos con gran exactitud.</w:t>
      </w:r>
    </w:p>
    <w:p w14:paraId="4422F943" w14:textId="77777777" w:rsidR="00F139DE" w:rsidRPr="00F139DE" w:rsidRDefault="00F139DE" w:rsidP="00F139DE">
      <w:pPr>
        <w:numPr>
          <w:ilvl w:val="0"/>
          <w:numId w:val="39"/>
        </w:numPr>
        <w:spacing w:before="100" w:beforeAutospacing="1" w:after="100" w:afterAutospacing="1" w:line="240" w:lineRule="auto"/>
        <w:jc w:val="left"/>
        <w:rPr>
          <w:highlight w:val="green"/>
        </w:rPr>
      </w:pPr>
      <w:r w:rsidRPr="00F139DE">
        <w:rPr>
          <w:highlight w:val="green"/>
        </w:rPr>
        <w:t>Compatible con los sistemas operativos Windows, macOS y Linux.</w:t>
      </w:r>
    </w:p>
    <w:p w14:paraId="0CC14686" w14:textId="77777777" w:rsidR="00F139DE" w:rsidRPr="00F139DE" w:rsidRDefault="00F139DE" w:rsidP="00F139DE">
      <w:pPr>
        <w:numPr>
          <w:ilvl w:val="0"/>
          <w:numId w:val="39"/>
        </w:numPr>
        <w:spacing w:before="100" w:beforeAutospacing="1" w:after="100" w:afterAutospacing="1" w:line="240" w:lineRule="auto"/>
        <w:jc w:val="left"/>
        <w:rPr>
          <w:highlight w:val="green"/>
        </w:rPr>
      </w:pPr>
      <w:r w:rsidRPr="00F139DE">
        <w:rPr>
          <w:highlight w:val="green"/>
        </w:rPr>
        <w:t>Interfaz gráfica de usuario que facilita el uso, ideal para ingenieros y científicos que no son expertos en modelado hidrodinámico.</w:t>
      </w:r>
    </w:p>
    <w:p w14:paraId="6DBB4B95" w14:textId="77777777" w:rsidR="00F139DE" w:rsidRPr="00F139DE" w:rsidRDefault="00F139DE" w:rsidP="00F139DE">
      <w:pPr>
        <w:pStyle w:val="NormalWeb"/>
        <w:rPr>
          <w:highlight w:val="green"/>
        </w:rPr>
      </w:pPr>
      <w:r w:rsidRPr="00F139DE">
        <w:rPr>
          <w:rStyle w:val="Textoennegrita"/>
          <w:highlight w:val="green"/>
        </w:rPr>
        <w:t>Desventajas</w:t>
      </w:r>
    </w:p>
    <w:p w14:paraId="454F8937" w14:textId="77777777" w:rsidR="00F139DE" w:rsidRPr="00F139DE" w:rsidRDefault="00F139DE" w:rsidP="00F139DE">
      <w:pPr>
        <w:numPr>
          <w:ilvl w:val="0"/>
          <w:numId w:val="40"/>
        </w:numPr>
        <w:spacing w:before="100" w:beforeAutospacing="1" w:after="100" w:afterAutospacing="1" w:line="240" w:lineRule="auto"/>
        <w:jc w:val="left"/>
        <w:rPr>
          <w:highlight w:val="green"/>
        </w:rPr>
      </w:pPr>
      <w:r w:rsidRPr="00F139DE">
        <w:rPr>
          <w:highlight w:val="green"/>
        </w:rPr>
        <w:t>El costo elevado del software, debido al modelo de licenciamiento que puede incluir licencias tanto perpetuas como temporales, lo que puede dificultar su acceso a pequeñas empresas o instituciones con presupuesto limitado.</w:t>
      </w:r>
    </w:p>
    <w:p w14:paraId="174FE703" w14:textId="77777777" w:rsidR="00F139DE" w:rsidRPr="00F139DE" w:rsidRDefault="00F139DE" w:rsidP="00F139DE">
      <w:pPr>
        <w:numPr>
          <w:ilvl w:val="0"/>
          <w:numId w:val="40"/>
        </w:numPr>
        <w:spacing w:before="100" w:beforeAutospacing="1" w:after="100" w:afterAutospacing="1" w:line="240" w:lineRule="auto"/>
        <w:jc w:val="left"/>
        <w:rPr>
          <w:highlight w:val="green"/>
        </w:rPr>
      </w:pPr>
      <w:r w:rsidRPr="00F139DE">
        <w:rPr>
          <w:highlight w:val="green"/>
        </w:rPr>
        <w:t xml:space="preserve">Requiere un equipo de </w:t>
      </w:r>
      <w:proofErr w:type="spellStart"/>
      <w:r w:rsidRPr="00F139DE">
        <w:rPr>
          <w:highlight w:val="green"/>
        </w:rPr>
        <w:t>computo</w:t>
      </w:r>
      <w:proofErr w:type="spellEnd"/>
      <w:r w:rsidRPr="00F139DE">
        <w:rPr>
          <w:highlight w:val="green"/>
        </w:rPr>
        <w:t xml:space="preserve"> potente para su funcionamiento óptimo.</w:t>
      </w:r>
    </w:p>
    <w:p w14:paraId="6F5E245F" w14:textId="77777777" w:rsidR="00F139DE" w:rsidRPr="00F139DE" w:rsidRDefault="00C22596" w:rsidP="00F139DE">
      <w:pPr>
        <w:spacing w:after="0"/>
        <w:rPr>
          <w:highlight w:val="green"/>
        </w:rPr>
      </w:pPr>
      <w:r>
        <w:rPr>
          <w:highlight w:val="green"/>
        </w:rPr>
        <w:pict w14:anchorId="3B07E151">
          <v:rect id="_x0000_i1030" style="width:0;height:1.5pt" o:hralign="center" o:hrstd="t" o:hr="t" fillcolor="#a0a0a0" stroked="f"/>
        </w:pict>
      </w:r>
    </w:p>
    <w:p w14:paraId="09A638E4" w14:textId="77777777" w:rsidR="00F139DE" w:rsidRPr="00F139DE" w:rsidRDefault="00F139DE" w:rsidP="00F139DE">
      <w:pPr>
        <w:pStyle w:val="NormalWeb"/>
        <w:rPr>
          <w:highlight w:val="green"/>
        </w:rPr>
      </w:pPr>
      <w:proofErr w:type="spellStart"/>
      <w:r w:rsidRPr="00F139DE">
        <w:rPr>
          <w:rStyle w:val="Textoennegrita"/>
          <w:highlight w:val="green"/>
        </w:rPr>
        <w:t>XBeach</w:t>
      </w:r>
      <w:proofErr w:type="spellEnd"/>
      <w:r w:rsidRPr="00F139DE">
        <w:rPr>
          <w:highlight w:val="green"/>
        </w:rPr>
        <w:br/>
      </w:r>
      <w:proofErr w:type="spellStart"/>
      <w:r w:rsidRPr="00F139DE">
        <w:rPr>
          <w:highlight w:val="green"/>
        </w:rPr>
        <w:t>XBeach</w:t>
      </w:r>
      <w:proofErr w:type="spellEnd"/>
      <w:r w:rsidRPr="00F139DE">
        <w:rPr>
          <w:highlight w:val="green"/>
        </w:rPr>
        <w:t xml:space="preserve"> es un modelo bidimensional para simular la propagación de olas, ondas largas, flujo medio, transporte de sedimentos y cambios morfológicos en la zona costera durante tormentas. Desarrollado por el Cuerpo de Ingenieros del Ejército de los Estados Unidos, el </w:t>
      </w:r>
      <w:proofErr w:type="spellStart"/>
      <w:r w:rsidRPr="00F139DE">
        <w:rPr>
          <w:highlight w:val="green"/>
        </w:rPr>
        <w:t>Rijkswaterstaat</w:t>
      </w:r>
      <w:proofErr w:type="spellEnd"/>
      <w:r w:rsidRPr="00F139DE">
        <w:rPr>
          <w:highlight w:val="green"/>
        </w:rPr>
        <w:t xml:space="preserve"> y la UE, con apoyo de instituciones como </w:t>
      </w:r>
      <w:proofErr w:type="spellStart"/>
      <w:r w:rsidRPr="00F139DE">
        <w:rPr>
          <w:highlight w:val="green"/>
        </w:rPr>
        <w:t>Deltares</w:t>
      </w:r>
      <w:proofErr w:type="spellEnd"/>
      <w:r w:rsidRPr="00F139DE">
        <w:rPr>
          <w:highlight w:val="green"/>
        </w:rPr>
        <w:t xml:space="preserve"> y la Universidad Tecnológica de Delft (Home - </w:t>
      </w:r>
      <w:proofErr w:type="spellStart"/>
      <w:r w:rsidRPr="00F139DE">
        <w:rPr>
          <w:highlight w:val="green"/>
        </w:rPr>
        <w:t>XBeach</w:t>
      </w:r>
      <w:proofErr w:type="spellEnd"/>
      <w:r w:rsidRPr="00F139DE">
        <w:rPr>
          <w:highlight w:val="green"/>
        </w:rPr>
        <w:t xml:space="preserve"> - </w:t>
      </w:r>
      <w:proofErr w:type="gramStart"/>
      <w:r w:rsidRPr="00F139DE">
        <w:rPr>
          <w:highlight w:val="green"/>
        </w:rPr>
        <w:t>Oss.Deltares.Nl</w:t>
      </w:r>
      <w:proofErr w:type="gramEnd"/>
      <w:r w:rsidRPr="00F139DE">
        <w:rPr>
          <w:highlight w:val="green"/>
        </w:rPr>
        <w:t>, s. f.).</w:t>
      </w:r>
      <w:r w:rsidRPr="00F139DE">
        <w:rPr>
          <w:highlight w:val="green"/>
        </w:rPr>
        <w:br/>
      </w:r>
      <w:r w:rsidRPr="00F139DE">
        <w:rPr>
          <w:rStyle w:val="Textoennegrita"/>
          <w:highlight w:val="green"/>
        </w:rPr>
        <w:t>Ventajas</w:t>
      </w:r>
    </w:p>
    <w:p w14:paraId="48E1375A" w14:textId="77777777" w:rsidR="00F139DE" w:rsidRPr="00F139DE" w:rsidRDefault="00F139DE" w:rsidP="00F139DE">
      <w:pPr>
        <w:numPr>
          <w:ilvl w:val="0"/>
          <w:numId w:val="41"/>
        </w:numPr>
        <w:spacing w:before="100" w:beforeAutospacing="1" w:after="100" w:afterAutospacing="1" w:line="240" w:lineRule="auto"/>
        <w:jc w:val="left"/>
        <w:rPr>
          <w:highlight w:val="green"/>
        </w:rPr>
      </w:pPr>
      <w:r w:rsidRPr="00F139DE">
        <w:rPr>
          <w:highlight w:val="green"/>
        </w:rPr>
        <w:lastRenderedPageBreak/>
        <w:t>Flexible y adecuado para la simulación de una variedad de procesos físicos, incluyendo ecuaciones de agua superficial, flujo subterráneo y transporte de sedimentos.</w:t>
      </w:r>
    </w:p>
    <w:p w14:paraId="03155E34" w14:textId="77777777" w:rsidR="00F139DE" w:rsidRPr="00F139DE" w:rsidRDefault="00F139DE" w:rsidP="00F139DE">
      <w:pPr>
        <w:numPr>
          <w:ilvl w:val="0"/>
          <w:numId w:val="41"/>
        </w:numPr>
        <w:spacing w:before="100" w:beforeAutospacing="1" w:after="100" w:afterAutospacing="1" w:line="240" w:lineRule="auto"/>
        <w:jc w:val="left"/>
        <w:rPr>
          <w:highlight w:val="green"/>
        </w:rPr>
      </w:pPr>
      <w:r w:rsidRPr="00F139DE">
        <w:rPr>
          <w:highlight w:val="green"/>
        </w:rPr>
        <w:t>Ofrece múltiples modos de simulación, como estacionario, surf beat (no estacionario) y no hidrostático, lo que lo hace versátil para distintos escenarios y niveles de detalle.</w:t>
      </w:r>
    </w:p>
    <w:p w14:paraId="65CB9095" w14:textId="77777777" w:rsidR="00F139DE" w:rsidRPr="00F139DE" w:rsidRDefault="00F139DE" w:rsidP="00F139DE">
      <w:pPr>
        <w:numPr>
          <w:ilvl w:val="0"/>
          <w:numId w:val="41"/>
        </w:numPr>
        <w:spacing w:before="100" w:beforeAutospacing="1" w:after="100" w:afterAutospacing="1" w:line="240" w:lineRule="auto"/>
        <w:jc w:val="left"/>
        <w:rPr>
          <w:highlight w:val="green"/>
        </w:rPr>
      </w:pPr>
      <w:r w:rsidRPr="00F139DE">
        <w:rPr>
          <w:highlight w:val="green"/>
        </w:rPr>
        <w:t>Incorpora ecuaciones de advección-difusión para el transporte de sedimentos y varios parámetros generales para simular la erosión y deposición.</w:t>
      </w:r>
    </w:p>
    <w:p w14:paraId="4D769DF7" w14:textId="77777777" w:rsidR="00F139DE" w:rsidRPr="00F139DE" w:rsidRDefault="00F139DE" w:rsidP="00F139DE">
      <w:pPr>
        <w:pStyle w:val="NormalWeb"/>
        <w:rPr>
          <w:highlight w:val="green"/>
        </w:rPr>
      </w:pPr>
      <w:r w:rsidRPr="00F139DE">
        <w:rPr>
          <w:rStyle w:val="Textoennegrita"/>
          <w:highlight w:val="green"/>
        </w:rPr>
        <w:t>Desventajas</w:t>
      </w:r>
    </w:p>
    <w:p w14:paraId="5A96E48C" w14:textId="77777777" w:rsidR="00F139DE" w:rsidRPr="00F139DE" w:rsidRDefault="00F139DE" w:rsidP="00F139DE">
      <w:pPr>
        <w:numPr>
          <w:ilvl w:val="0"/>
          <w:numId w:val="42"/>
        </w:numPr>
        <w:spacing w:before="100" w:beforeAutospacing="1" w:after="100" w:afterAutospacing="1" w:line="240" w:lineRule="auto"/>
        <w:jc w:val="left"/>
        <w:rPr>
          <w:highlight w:val="green"/>
        </w:rPr>
      </w:pPr>
      <w:r w:rsidRPr="00F139DE">
        <w:rPr>
          <w:highlight w:val="green"/>
        </w:rPr>
        <w:t xml:space="preserve">La amplia gama de funcionalidades puede hacer que </w:t>
      </w:r>
      <w:proofErr w:type="spellStart"/>
      <w:r w:rsidRPr="00F139DE">
        <w:rPr>
          <w:highlight w:val="green"/>
        </w:rPr>
        <w:t>XBeach</w:t>
      </w:r>
      <w:proofErr w:type="spellEnd"/>
      <w:r w:rsidRPr="00F139DE">
        <w:rPr>
          <w:highlight w:val="green"/>
        </w:rPr>
        <w:t xml:space="preserve"> sea complejo de aprender y utilizar, especialmente para usuarios novatos o con experiencia limitada en modelado hidrológico y costero.</w:t>
      </w:r>
    </w:p>
    <w:p w14:paraId="69CAA433" w14:textId="77777777" w:rsidR="00F139DE" w:rsidRPr="00F139DE" w:rsidRDefault="00F139DE" w:rsidP="00F139DE">
      <w:pPr>
        <w:numPr>
          <w:ilvl w:val="0"/>
          <w:numId w:val="42"/>
        </w:numPr>
        <w:spacing w:before="100" w:beforeAutospacing="1" w:after="100" w:afterAutospacing="1" w:line="240" w:lineRule="auto"/>
        <w:jc w:val="left"/>
        <w:rPr>
          <w:highlight w:val="green"/>
        </w:rPr>
      </w:pPr>
      <w:r w:rsidRPr="00F139DE">
        <w:rPr>
          <w:highlight w:val="green"/>
        </w:rPr>
        <w:t>Las simulaciones detalladas pueden exigir recursos computacionales significativos, lo que limita su accesibilidad en estudios con presupuesto reducido.</w:t>
      </w:r>
    </w:p>
    <w:p w14:paraId="1E0A3476" w14:textId="77777777" w:rsidR="00F139DE" w:rsidRPr="00F139DE" w:rsidRDefault="00C22596" w:rsidP="00F139DE">
      <w:pPr>
        <w:spacing w:after="0"/>
        <w:rPr>
          <w:highlight w:val="green"/>
        </w:rPr>
      </w:pPr>
      <w:r>
        <w:rPr>
          <w:highlight w:val="green"/>
        </w:rPr>
        <w:pict w14:anchorId="385BB22C">
          <v:rect id="_x0000_i1031" style="width:0;height:1.5pt" o:hralign="center" o:hrstd="t" o:hr="t" fillcolor="#a0a0a0" stroked="f"/>
        </w:pict>
      </w:r>
    </w:p>
    <w:p w14:paraId="088B56FB" w14:textId="77777777" w:rsidR="00F139DE" w:rsidRPr="00F139DE" w:rsidRDefault="00F139DE" w:rsidP="00F139DE">
      <w:pPr>
        <w:pStyle w:val="Ttulo3"/>
        <w:rPr>
          <w:highlight w:val="green"/>
        </w:rPr>
      </w:pPr>
      <w:r w:rsidRPr="00F139DE">
        <w:rPr>
          <w:highlight w:val="green"/>
        </w:rPr>
        <w:t>Ámbito Nacional</w:t>
      </w:r>
    </w:p>
    <w:p w14:paraId="649492EE" w14:textId="77777777" w:rsidR="00F139DE" w:rsidRPr="00F139DE" w:rsidRDefault="00F139DE" w:rsidP="00F139DE">
      <w:pPr>
        <w:pStyle w:val="NormalWeb"/>
        <w:rPr>
          <w:highlight w:val="green"/>
        </w:rPr>
      </w:pPr>
      <w:r w:rsidRPr="00F139DE">
        <w:rPr>
          <w:highlight w:val="green"/>
        </w:rPr>
        <w:t>En Cuba, se han realizado varios estudios para el cálculo de sedimentos costeros utilizando modelos y software internacionales. Entre los más relevantes se encuentran:</w:t>
      </w:r>
    </w:p>
    <w:p w14:paraId="32D593B2" w14:textId="77777777" w:rsidR="00F139DE" w:rsidRPr="00F139DE" w:rsidRDefault="00F139DE" w:rsidP="00F139DE">
      <w:pPr>
        <w:numPr>
          <w:ilvl w:val="0"/>
          <w:numId w:val="43"/>
        </w:numPr>
        <w:spacing w:before="100" w:beforeAutospacing="1" w:after="100" w:afterAutospacing="1" w:line="240" w:lineRule="auto"/>
        <w:jc w:val="left"/>
        <w:rPr>
          <w:highlight w:val="green"/>
        </w:rPr>
      </w:pPr>
      <w:r w:rsidRPr="00F139DE">
        <w:rPr>
          <w:rStyle w:val="Textoennegrita"/>
          <w:highlight w:val="green"/>
        </w:rPr>
        <w:t>LITPAK</w:t>
      </w:r>
      <w:r w:rsidRPr="00F139DE">
        <w:rPr>
          <w:highlight w:val="green"/>
        </w:rPr>
        <w:t xml:space="preserve"> (Caiza </w:t>
      </w:r>
      <w:proofErr w:type="spellStart"/>
      <w:r w:rsidRPr="00F139DE">
        <w:rPr>
          <w:highlight w:val="green"/>
        </w:rPr>
        <w:t>Quinga</w:t>
      </w:r>
      <w:proofErr w:type="spellEnd"/>
      <w:r w:rsidRPr="00F139DE">
        <w:rPr>
          <w:highlight w:val="green"/>
        </w:rPr>
        <w:t>, 2019).</w:t>
      </w:r>
    </w:p>
    <w:p w14:paraId="468FE855" w14:textId="77777777" w:rsidR="00F139DE" w:rsidRPr="00F139DE" w:rsidRDefault="00F139DE" w:rsidP="00F139DE">
      <w:pPr>
        <w:numPr>
          <w:ilvl w:val="0"/>
          <w:numId w:val="43"/>
        </w:numPr>
        <w:spacing w:before="100" w:beforeAutospacing="1" w:after="100" w:afterAutospacing="1" w:line="240" w:lineRule="auto"/>
        <w:jc w:val="left"/>
        <w:rPr>
          <w:highlight w:val="green"/>
        </w:rPr>
      </w:pPr>
      <w:r w:rsidRPr="00F139DE">
        <w:rPr>
          <w:rStyle w:val="Textoennegrita"/>
          <w:highlight w:val="green"/>
        </w:rPr>
        <w:t>Sistema de Modelado Costero (SMC)</w:t>
      </w:r>
      <w:r w:rsidRPr="00F139DE">
        <w:rPr>
          <w:highlight w:val="green"/>
        </w:rPr>
        <w:t>, aplicado a un tramo crítico en la playa Varadero (Vidal Fernández, 2010).</w:t>
      </w:r>
    </w:p>
    <w:p w14:paraId="19D0E876" w14:textId="77777777" w:rsidR="00F139DE" w:rsidRPr="00F139DE" w:rsidRDefault="00F139DE" w:rsidP="00F139DE">
      <w:pPr>
        <w:numPr>
          <w:ilvl w:val="0"/>
          <w:numId w:val="43"/>
        </w:numPr>
        <w:spacing w:before="100" w:beforeAutospacing="1" w:after="100" w:afterAutospacing="1" w:line="240" w:lineRule="auto"/>
        <w:jc w:val="left"/>
        <w:rPr>
          <w:highlight w:val="green"/>
        </w:rPr>
      </w:pPr>
      <w:r w:rsidRPr="00F139DE">
        <w:rPr>
          <w:rStyle w:val="Textoennegrita"/>
          <w:highlight w:val="green"/>
        </w:rPr>
        <w:t>UNIBEST</w:t>
      </w:r>
      <w:r w:rsidRPr="00F139DE">
        <w:rPr>
          <w:highlight w:val="green"/>
        </w:rPr>
        <w:t xml:space="preserve">, empleado en el estudio de la península de Hicacos, Matanzas, para comparar los resultados obtenidos con los modelos CERC, </w:t>
      </w:r>
      <w:proofErr w:type="spellStart"/>
      <w:r w:rsidRPr="00F139DE">
        <w:rPr>
          <w:highlight w:val="green"/>
        </w:rPr>
        <w:t>Kamphuis</w:t>
      </w:r>
      <w:proofErr w:type="spellEnd"/>
      <w:r w:rsidRPr="00F139DE">
        <w:rPr>
          <w:highlight w:val="green"/>
        </w:rPr>
        <w:t xml:space="preserve"> y </w:t>
      </w:r>
      <w:proofErr w:type="spellStart"/>
      <w:r w:rsidRPr="00F139DE">
        <w:rPr>
          <w:highlight w:val="green"/>
        </w:rPr>
        <w:t>Bijker</w:t>
      </w:r>
      <w:proofErr w:type="spellEnd"/>
      <w:r w:rsidRPr="00F139DE">
        <w:rPr>
          <w:highlight w:val="green"/>
        </w:rPr>
        <w:t xml:space="preserve"> (Córdova-López &amp; Torres-Hugues, 2011).</w:t>
      </w:r>
    </w:p>
    <w:p w14:paraId="7E72B9B3" w14:textId="77777777" w:rsidR="00F139DE" w:rsidRPr="00F139DE" w:rsidRDefault="00F139DE" w:rsidP="00F139DE">
      <w:pPr>
        <w:numPr>
          <w:ilvl w:val="0"/>
          <w:numId w:val="43"/>
        </w:numPr>
        <w:spacing w:before="100" w:beforeAutospacing="1" w:after="100" w:afterAutospacing="1" w:line="240" w:lineRule="auto"/>
        <w:jc w:val="left"/>
        <w:rPr>
          <w:highlight w:val="green"/>
        </w:rPr>
      </w:pPr>
      <w:r w:rsidRPr="00F139DE">
        <w:rPr>
          <w:highlight w:val="green"/>
        </w:rPr>
        <w:t>En algunos estudios (Hugues &amp; López, 2010), no se utilizó ningún software específico.</w:t>
      </w:r>
    </w:p>
    <w:p w14:paraId="124B0922" w14:textId="77777777" w:rsidR="00F139DE" w:rsidRPr="00F139DE" w:rsidRDefault="00C22596" w:rsidP="00F139DE">
      <w:pPr>
        <w:spacing w:after="0"/>
        <w:rPr>
          <w:highlight w:val="green"/>
        </w:rPr>
      </w:pPr>
      <w:r>
        <w:rPr>
          <w:highlight w:val="green"/>
        </w:rPr>
        <w:pict w14:anchorId="30CF2258">
          <v:rect id="_x0000_i1032" style="width:0;height:1.5pt" o:hralign="center" o:hrstd="t" o:hr="t" fillcolor="#a0a0a0" stroked="f"/>
        </w:pict>
      </w:r>
    </w:p>
    <w:p w14:paraId="63AA0FA0" w14:textId="77777777" w:rsidR="00F139DE" w:rsidRPr="00F139DE" w:rsidRDefault="00F139DE" w:rsidP="00F139DE">
      <w:pPr>
        <w:pStyle w:val="Ttulo3"/>
        <w:rPr>
          <w:highlight w:val="green"/>
        </w:rPr>
      </w:pPr>
      <w:r w:rsidRPr="00F139DE">
        <w:rPr>
          <w:highlight w:val="green"/>
        </w:rPr>
        <w:t>Conclusiones del Estado del Arte</w:t>
      </w:r>
    </w:p>
    <w:p w14:paraId="0E2668C3" w14:textId="77777777" w:rsidR="00F139DE" w:rsidRPr="00F139DE" w:rsidRDefault="00F139DE" w:rsidP="00F139DE">
      <w:pPr>
        <w:pStyle w:val="NormalWeb"/>
        <w:rPr>
          <w:highlight w:val="green"/>
        </w:rPr>
      </w:pPr>
      <w:r w:rsidRPr="00F139DE">
        <w:rPr>
          <w:highlight w:val="green"/>
        </w:rPr>
        <w:t>A partir de los estudios revisados en el ámbito internacional y nacional, se puede concluir lo siguiente:</w:t>
      </w:r>
    </w:p>
    <w:p w14:paraId="728DA913" w14:textId="77777777" w:rsidR="00F139DE" w:rsidRPr="00F139DE" w:rsidRDefault="00F139DE" w:rsidP="00F139DE">
      <w:pPr>
        <w:numPr>
          <w:ilvl w:val="0"/>
          <w:numId w:val="44"/>
        </w:numPr>
        <w:spacing w:before="100" w:beforeAutospacing="1" w:after="100" w:afterAutospacing="1" w:line="240" w:lineRule="auto"/>
        <w:jc w:val="left"/>
        <w:rPr>
          <w:highlight w:val="green"/>
        </w:rPr>
      </w:pPr>
      <w:r w:rsidRPr="00F139DE">
        <w:rPr>
          <w:highlight w:val="green"/>
        </w:rPr>
        <w:t xml:space="preserve">En el ámbito internacional, existen varios sistemas avanzados que gestionan de forma eficiente el cálculo y modelado del transporte de sedimentos, como Delft3D, MIKE 21 y </w:t>
      </w:r>
      <w:proofErr w:type="spellStart"/>
      <w:r w:rsidRPr="00F139DE">
        <w:rPr>
          <w:highlight w:val="green"/>
        </w:rPr>
        <w:t>XBeach</w:t>
      </w:r>
      <w:proofErr w:type="spellEnd"/>
      <w:r w:rsidRPr="00F139DE">
        <w:rPr>
          <w:highlight w:val="green"/>
        </w:rPr>
        <w:t>, que se destacan por su precisión y versatilidad. Sin embargo, estos softwares presentan desventajas, como su alto costo y la necesidad de conocimientos avanzados para su uso eficiente.</w:t>
      </w:r>
    </w:p>
    <w:p w14:paraId="3F9C2C7F" w14:textId="77777777" w:rsidR="00F139DE" w:rsidRPr="00F139DE" w:rsidRDefault="00F139DE" w:rsidP="00F139DE">
      <w:pPr>
        <w:numPr>
          <w:ilvl w:val="0"/>
          <w:numId w:val="44"/>
        </w:numPr>
        <w:spacing w:before="100" w:beforeAutospacing="1" w:after="100" w:afterAutospacing="1" w:line="240" w:lineRule="auto"/>
        <w:jc w:val="left"/>
        <w:rPr>
          <w:highlight w:val="green"/>
        </w:rPr>
      </w:pPr>
      <w:r w:rsidRPr="00F139DE">
        <w:rPr>
          <w:highlight w:val="green"/>
        </w:rPr>
        <w:lastRenderedPageBreak/>
        <w:t>En el ámbito nacional, aunque se han realizado investigaciones en el cálculo de transporte de sedimentos en costas cubanas utilizando estos mismos modelos internacionales, no hay evidencia clara de que se haya desarrollado un software nativo cubano específicamente para este propósito. Los investigadores parecen depender principalmente de herramientas internacionales para realizar estos cálculos, lo que destaca la necesidad de desarrollar soluciones locales que puedan ser más accesibles y adaptadas a las condiciones específicas de Cuba.</w:t>
      </w:r>
    </w:p>
    <w:p w14:paraId="4E63DA34" w14:textId="77777777" w:rsidR="00F139DE" w:rsidRPr="003A44D8" w:rsidRDefault="00F139DE" w:rsidP="00DE3FF8">
      <w:pPr>
        <w:pStyle w:val="NormalWeb"/>
        <w:rPr>
          <w:rFonts w:ascii="Arial" w:hAnsi="Arial" w:cs="Arial"/>
        </w:rPr>
      </w:pPr>
    </w:p>
    <w:p w14:paraId="63D3F847" w14:textId="77777777" w:rsidR="006E2D14" w:rsidRPr="00B9289B" w:rsidRDefault="006B7649" w:rsidP="00C753B0">
      <w:pPr>
        <w:pStyle w:val="Ttulo2"/>
      </w:pPr>
      <w:bookmarkStart w:id="34" w:name="_Toc176513912"/>
      <w:bookmarkStart w:id="35" w:name="_Hlk176949920"/>
      <w:r w:rsidRPr="00B9289B">
        <w:t>Gestión</w:t>
      </w:r>
      <w:bookmarkEnd w:id="34"/>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C753B0">
      <w:pPr>
        <w:pStyle w:val="Ttulo2"/>
      </w:pPr>
      <w:bookmarkStart w:id="36" w:name="_Toc176513913"/>
      <w:r w:rsidRPr="00B9289B">
        <w:t>Sistema de Gestión</w:t>
      </w:r>
      <w:bookmarkEnd w:id="36"/>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C753B0">
      <w:pPr>
        <w:pStyle w:val="Ttulo2"/>
      </w:pPr>
      <w:bookmarkStart w:id="37" w:name="_Toc176513914"/>
      <w:r w:rsidRPr="00B9289B">
        <w:t>Servicios Web</w:t>
      </w:r>
      <w:bookmarkEnd w:id="37"/>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C753B0">
      <w:pPr>
        <w:pStyle w:val="Ttulo2"/>
      </w:pPr>
      <w:bookmarkStart w:id="38" w:name="_Toc88600706"/>
      <w:bookmarkStart w:id="39" w:name="_Toc88579756"/>
      <w:bookmarkStart w:id="40" w:name="_Toc176513915"/>
      <w:r w:rsidRPr="00B9289B">
        <w:t>Arquitectura de Microservicios</w:t>
      </w:r>
      <w:bookmarkEnd w:id="38"/>
      <w:bookmarkEnd w:id="39"/>
      <w:bookmarkEnd w:id="40"/>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w:t>
      </w:r>
      <w:r w:rsidRPr="00B9289B">
        <w:lastRenderedPageBreak/>
        <w:t xml:space="preserve">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C753B0">
      <w:pPr>
        <w:pStyle w:val="Ttulo2"/>
        <w:rPr>
          <w:shd w:val="clear" w:color="auto" w:fill="auto"/>
        </w:rPr>
      </w:pPr>
      <w:bookmarkStart w:id="41" w:name="_Toc88600707"/>
      <w:bookmarkStart w:id="42" w:name="_Toc88579757"/>
      <w:bookmarkStart w:id="43" w:name="_Toc176513916"/>
      <w:r w:rsidRPr="00B9289B">
        <w:t>Pruebas de Software</w:t>
      </w:r>
      <w:bookmarkEnd w:id="41"/>
      <w:bookmarkEnd w:id="42"/>
      <w:bookmarkEnd w:id="43"/>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44"/>
      <w:commentRangeStart w:id="45"/>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Testing de Software se trata básicamente del conjunto de actividades dentro del desarrollo de un software permitiendo así tener procesos, métodos </w:t>
      </w:r>
      <w:commentRangeEnd w:id="44"/>
      <w:r w:rsidR="00026F9E" w:rsidRPr="00B9289B">
        <w:rPr>
          <w:rStyle w:val="Refdecomentario"/>
          <w:sz w:val="24"/>
          <w:szCs w:val="24"/>
        </w:rPr>
        <w:commentReference w:id="44"/>
      </w:r>
      <w:commentRangeEnd w:id="45"/>
      <w:r w:rsidR="00B9289B">
        <w:rPr>
          <w:rStyle w:val="Refdecomentario"/>
        </w:rPr>
        <w:commentReference w:id="45"/>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C753B0">
      <w:pPr>
        <w:pStyle w:val="Ttulo2"/>
      </w:pPr>
      <w:bookmarkStart w:id="46" w:name="_Toc176513917"/>
      <w:r w:rsidRPr="00B9289B">
        <w:t>Herramientas y tecnologías utilizadas en el desarrollo del sistema</w:t>
      </w:r>
      <w:bookmarkEnd w:id="46"/>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47" w:name="_Toc176513918"/>
      <w:r w:rsidRPr="00B9289B">
        <w:rPr>
          <w:u w:val="single"/>
        </w:rPr>
        <w:t>Visual Studio Code</w:t>
      </w:r>
      <w:bookmarkEnd w:id="47"/>
    </w:p>
    <w:p w14:paraId="67C3D4D2" w14:textId="4FC2AD40" w:rsidR="00665892" w:rsidRPr="00B9289B" w:rsidRDefault="00665892" w:rsidP="00665892">
      <w:pPr>
        <w:rPr>
          <w:sz w:val="22"/>
          <w:szCs w:val="22"/>
        </w:rPr>
      </w:pPr>
      <w:r w:rsidRPr="00B9289B">
        <w:rPr>
          <w:sz w:val="22"/>
          <w:szCs w:val="22"/>
        </w:rPr>
        <w:t xml:space="preserve">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48" w:name="_Toc176513919"/>
      <w:r w:rsidRPr="00B9289B">
        <w:lastRenderedPageBreak/>
        <w:t xml:space="preserve">Visual </w:t>
      </w:r>
      <w:proofErr w:type="spellStart"/>
      <w:r w:rsidRPr="00B9289B">
        <w:t>Paradigm</w:t>
      </w:r>
      <w:bookmarkEnd w:id="48"/>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9" w:name="_Toc176513920"/>
      <w:r w:rsidRPr="00B9289B">
        <w:t>Git</w:t>
      </w:r>
      <w:bookmarkEnd w:id="49"/>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50" w:name="_Toc176513921"/>
      <w:r w:rsidRPr="00B9289B">
        <w:t>Pos</w:t>
      </w:r>
      <w:r w:rsidR="009D5F16" w:rsidRPr="00B9289B">
        <w:t>t</w:t>
      </w:r>
      <w:r w:rsidRPr="00B9289B">
        <w:t>man</w:t>
      </w:r>
      <w:bookmarkEnd w:id="50"/>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r w:rsidRPr="00B9289B">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51" w:name="_Toc176513922"/>
      <w:r w:rsidRPr="00B9289B">
        <w:t xml:space="preserve">Mongo </w:t>
      </w:r>
      <w:proofErr w:type="spellStart"/>
      <w:r w:rsidRPr="00B9289B">
        <w:t>Compass</w:t>
      </w:r>
      <w:bookmarkEnd w:id="51"/>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52" w:name="_Toc176513923"/>
      <w:proofErr w:type="spellStart"/>
      <w:r w:rsidRPr="00B9289B">
        <w:t>Node</w:t>
      </w:r>
      <w:proofErr w:type="spellEnd"/>
      <w:r w:rsidRPr="00B9289B">
        <w:t xml:space="preserve"> </w:t>
      </w:r>
      <w:r w:rsidR="00FA678D" w:rsidRPr="00B9289B">
        <w:t>.JS</w:t>
      </w:r>
      <w:bookmarkEnd w:id="52"/>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r w:rsidR="00E82EB2" w:rsidRPr="00B9289B">
        <w:t>como</w:t>
      </w:r>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C753B0">
      <w:pPr>
        <w:pStyle w:val="Ttulo2"/>
      </w:pPr>
      <w:bookmarkStart w:id="53" w:name="_Toc176513924"/>
      <w:r w:rsidRPr="00B9289B">
        <w:t>Lenguajes a emplear en el desarrollo del sistema</w:t>
      </w:r>
      <w:bookmarkEnd w:id="53"/>
      <w:r w:rsidRPr="00B9289B">
        <w:t xml:space="preserve"> </w:t>
      </w:r>
    </w:p>
    <w:p w14:paraId="4C2A9D9A" w14:textId="1CA0F96A" w:rsidR="00F750DE" w:rsidRPr="00F750DE" w:rsidRDefault="00F750DE" w:rsidP="00F750DE">
      <w:pPr>
        <w:spacing w:line="360" w:lineRule="auto"/>
        <w:rPr>
          <w:sz w:val="22"/>
          <w:szCs w:val="22"/>
        </w:rPr>
      </w:pPr>
      <w:r w:rsidRPr="00B9289B">
        <w:lastRenderedPageBreak/>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54" w:name="_Toc176513925"/>
      <w:r>
        <w:t>React</w:t>
      </w:r>
      <w:bookmarkEnd w:id="54"/>
      <w:r>
        <w:t xml:space="preserve"> </w:t>
      </w:r>
    </w:p>
    <w:p w14:paraId="18FD2DEB" w14:textId="465C2997"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55" w:name="_Toc176513926"/>
      <w:r>
        <w:t>HTML</w:t>
      </w:r>
      <w:bookmarkEnd w:id="55"/>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56" w:name="_Toc176513927"/>
      <w:r>
        <w:t>CSS</w:t>
      </w:r>
      <w:bookmarkEnd w:id="56"/>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57" w:name="_Toc176513928"/>
      <w:r>
        <w:t>Javascript</w:t>
      </w:r>
      <w:bookmarkEnd w:id="57"/>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58" w:name="_Toc176513929"/>
      <w:r>
        <w:t>Mongo DB</w:t>
      </w:r>
      <w:bookmarkEnd w:id="58"/>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w:t>
      </w:r>
      <w:r>
        <w:lastRenderedPageBreak/>
        <w:t xml:space="preserve">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753B0">
      <w:pPr>
        <w:pStyle w:val="Ttulo2"/>
      </w:pPr>
      <w:bookmarkStart w:id="59" w:name="_Toc176513930"/>
      <w:r w:rsidRPr="00B9289B">
        <w:t>Arquitectura Cliente-Servidor</w:t>
      </w:r>
      <w:bookmarkEnd w:id="59"/>
      <w:r w:rsidRPr="00B9289B">
        <w:t xml:space="preserve"> </w:t>
      </w:r>
    </w:p>
    <w:p w14:paraId="3387583F" w14:textId="77777777" w:rsidR="006E2D14" w:rsidRPr="00B9289B" w:rsidRDefault="006E2D14" w:rsidP="00C753B0">
      <w:pPr>
        <w:pStyle w:val="Ttulo2"/>
        <w:rPr>
          <w:rStyle w:val="Ttulo1Car"/>
          <w:rFonts w:ascii="Arial" w:hAnsi="Arial" w:cs="Arial"/>
          <w:b/>
          <w:bCs/>
          <w:sz w:val="24"/>
          <w:szCs w:val="24"/>
        </w:rPr>
      </w:pPr>
      <w:bookmarkStart w:id="60" w:name="_Toc176513931"/>
      <w:r w:rsidRPr="00B9289B">
        <w:rPr>
          <w:rStyle w:val="Ttulo1Car"/>
          <w:rFonts w:ascii="Arial" w:hAnsi="Arial" w:cs="Arial"/>
          <w:b/>
          <w:sz w:val="24"/>
          <w:szCs w:val="24"/>
        </w:rPr>
        <w:t>Metodologías de Desarrollo Programación Extrema (XP)</w:t>
      </w:r>
      <w:bookmarkEnd w:id="60"/>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xml:space="preserve">: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w:t>
      </w:r>
      <w:r w:rsidRPr="00B01E9A">
        <w:lastRenderedPageBreak/>
        <w:t>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61" w:name="_Toc176513932"/>
    </w:p>
    <w:p w14:paraId="5A085815" w14:textId="0D2814FE" w:rsidR="00CC18BA" w:rsidRDefault="00CC18BA" w:rsidP="00CC18BA"/>
    <w:bookmarkEnd w:id="35"/>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61"/>
    </w:p>
    <w:p w14:paraId="6D9B685D" w14:textId="79288BBD" w:rsidR="003A44D8" w:rsidRDefault="00762F24" w:rsidP="00AE484B">
      <w:bookmarkStart w:id="62" w:name="_Hlk176950327"/>
      <w:r>
        <w:t xml:space="preserve">Introducción al Capítulo </w:t>
      </w:r>
    </w:p>
    <w:p w14:paraId="2385C547" w14:textId="49370DD7" w:rsidR="00762F24" w:rsidRPr="000709E6" w:rsidRDefault="00762F24" w:rsidP="008D2AF4">
      <w:pPr>
        <w:pStyle w:val="Prrafodelista"/>
        <w:numPr>
          <w:ilvl w:val="1"/>
          <w:numId w:val="23"/>
        </w:numPr>
        <w:rPr>
          <w:b/>
          <w:bCs/>
        </w:rPr>
      </w:pPr>
      <w:bookmarkStart w:id="63" w:name="_Toc176513933"/>
      <w:r w:rsidRPr="000709E6">
        <w:rPr>
          <w:b/>
          <w:bCs/>
        </w:rPr>
        <w:t>Descripción del proceso de cálculo del transporte de sedimentos</w:t>
      </w:r>
      <w:bookmarkEnd w:id="63"/>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w:t>
      </w:r>
      <w:r w:rsidR="00036C9D">
        <w:lastRenderedPageBreak/>
        <w:t>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166DBBC9" w:rsidR="00E91B70" w:rsidRDefault="00E91B70" w:rsidP="003A44D8">
      <w:r>
        <w:t>-Altura</w:t>
      </w:r>
    </w:p>
    <w:p w14:paraId="0AC9D5CE" w14:textId="3E8F42D5" w:rsidR="006E58AF" w:rsidRPr="00C753B0" w:rsidRDefault="006E58AF" w:rsidP="008D2AF4">
      <w:pPr>
        <w:pStyle w:val="Prrafodelista"/>
        <w:numPr>
          <w:ilvl w:val="0"/>
          <w:numId w:val="24"/>
        </w:numPr>
      </w:pPr>
      <w:r w:rsidRPr="00C753B0">
        <w:t>Propuesta del Sistema</w:t>
      </w:r>
    </w:p>
    <w:p w14:paraId="7EBB147D" w14:textId="6A0DED07" w:rsidR="0073176E" w:rsidRDefault="0073176E" w:rsidP="003A44D8">
      <w:bookmarkStart w:id="64" w:name="_Hlk176950268"/>
      <w:bookmarkEnd w:id="62"/>
    </w:p>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0796C613" w:rsidR="00D960F5" w:rsidRPr="00F04C44" w:rsidRDefault="00D960F5" w:rsidP="00AE484B">
      <w:bookmarkStart w:id="65" w:name="_Toc176513934"/>
      <w:r w:rsidRPr="00F04C44">
        <w:t>Actores del Sistema</w:t>
      </w:r>
      <w:bookmarkEnd w:id="65"/>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66"/>
            <w:r>
              <w:rPr>
                <w:color w:val="auto"/>
                <w:sz w:val="22"/>
                <w:szCs w:val="22"/>
              </w:rPr>
              <w:lastRenderedPageBreak/>
              <w:t>Trabajador</w:t>
            </w:r>
            <w:commentRangeEnd w:id="66"/>
            <w:r w:rsidR="00E2712B">
              <w:rPr>
                <w:rStyle w:val="Refdecomentario"/>
                <w:color w:val="auto"/>
                <w:lang w:eastAsia="en-US"/>
              </w:rPr>
              <w:commentReference w:id="66"/>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r w:rsidR="005A421F" w:rsidRPr="004C467F" w14:paraId="7A7B71FD" w14:textId="77777777" w:rsidTr="00BC2B8C">
        <w:trPr>
          <w:trHeight w:val="791"/>
        </w:trPr>
        <w:tc>
          <w:tcPr>
            <w:tcW w:w="3119" w:type="dxa"/>
          </w:tcPr>
          <w:p w14:paraId="0E509B91" w14:textId="6773B91E" w:rsidR="005A421F" w:rsidRPr="00276206" w:rsidRDefault="005A421F" w:rsidP="00BC2B8C">
            <w:pPr>
              <w:rPr>
                <w:sz w:val="22"/>
                <w:szCs w:val="22"/>
              </w:rPr>
            </w:pPr>
            <w:r>
              <w:rPr>
                <w:sz w:val="22"/>
                <w:szCs w:val="22"/>
              </w:rPr>
              <w:t>Invitado</w:t>
            </w:r>
          </w:p>
        </w:tc>
        <w:tc>
          <w:tcPr>
            <w:tcW w:w="5812" w:type="dxa"/>
          </w:tcPr>
          <w:p w14:paraId="456CD02F" w14:textId="77777777" w:rsidR="005A421F" w:rsidRPr="00276206" w:rsidRDefault="005A421F" w:rsidP="00BC2B8C">
            <w:pPr>
              <w:rPr>
                <w:sz w:val="22"/>
                <w:szCs w:val="22"/>
              </w:rPr>
            </w:pPr>
          </w:p>
        </w:tc>
      </w:tr>
    </w:tbl>
    <w:p w14:paraId="5C63D8E3" w14:textId="77777777" w:rsidR="0073176E" w:rsidRPr="00B01E9A" w:rsidRDefault="0073176E" w:rsidP="00DE3FF8"/>
    <w:p w14:paraId="610F476D" w14:textId="538ACE68" w:rsidR="00D960F5" w:rsidRPr="00AE484B" w:rsidRDefault="00D960F5" w:rsidP="00AE484B">
      <w:pPr>
        <w:rPr>
          <w:rStyle w:val="Ttulo1Car"/>
          <w:rFonts w:ascii="Arial" w:hAnsi="Arial" w:cs="Arial"/>
          <w:b w:val="0"/>
          <w:bCs w:val="0"/>
          <w:sz w:val="24"/>
          <w:szCs w:val="24"/>
        </w:rPr>
      </w:pPr>
      <w:bookmarkStart w:id="67" w:name="_Toc176513935"/>
      <w:r w:rsidRPr="00AE484B">
        <w:rPr>
          <w:rStyle w:val="Ttulo1Car"/>
          <w:rFonts w:ascii="Arial" w:hAnsi="Arial" w:cs="Arial"/>
          <w:b w:val="0"/>
          <w:bCs w:val="0"/>
          <w:sz w:val="24"/>
          <w:szCs w:val="24"/>
        </w:rPr>
        <w:t xml:space="preserve"> Funcionalidades del Sistema</w:t>
      </w:r>
      <w:bookmarkEnd w:id="67"/>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8D2AF4">
      <w:pPr>
        <w:pStyle w:val="Prrafodelista"/>
        <w:keepNext/>
        <w:keepLines/>
        <w:numPr>
          <w:ilvl w:val="0"/>
          <w:numId w:val="5"/>
        </w:numPr>
        <w:spacing w:before="40" w:after="0"/>
        <w:contextualSpacing w:val="0"/>
        <w:outlineLvl w:val="1"/>
        <w:rPr>
          <w:rStyle w:val="Ttulo1Car"/>
          <w:rFonts w:ascii="Arial" w:hAnsi="Arial" w:cs="Arial"/>
          <w:vanish/>
          <w:sz w:val="24"/>
          <w:szCs w:val="24"/>
          <w:u w:val="single"/>
        </w:rPr>
      </w:pPr>
      <w:bookmarkStart w:id="68" w:name="_Toc176513936"/>
      <w:bookmarkEnd w:id="68"/>
    </w:p>
    <w:p w14:paraId="58C81575" w14:textId="77777777" w:rsidR="00F04C44" w:rsidRPr="00F04C44" w:rsidRDefault="00F04C44" w:rsidP="008D2AF4">
      <w:pPr>
        <w:pStyle w:val="Prrafodelista"/>
        <w:keepNext/>
        <w:keepLines/>
        <w:numPr>
          <w:ilvl w:val="1"/>
          <w:numId w:val="5"/>
        </w:numPr>
        <w:spacing w:before="40" w:after="0"/>
        <w:contextualSpacing w:val="0"/>
        <w:outlineLvl w:val="1"/>
        <w:rPr>
          <w:rStyle w:val="Ttulo1Car"/>
          <w:rFonts w:ascii="Arial" w:hAnsi="Arial" w:cs="Arial"/>
          <w:vanish/>
          <w:sz w:val="24"/>
          <w:szCs w:val="24"/>
          <w:u w:val="single"/>
        </w:rPr>
      </w:pPr>
      <w:bookmarkStart w:id="69" w:name="_Toc176513937"/>
      <w:bookmarkEnd w:id="69"/>
    </w:p>
    <w:p w14:paraId="0EEC13AE" w14:textId="77777777" w:rsidR="00F04C44" w:rsidRPr="00F04C44" w:rsidRDefault="00F04C44" w:rsidP="008D2AF4">
      <w:pPr>
        <w:pStyle w:val="Prrafodelista"/>
        <w:keepNext/>
        <w:keepLines/>
        <w:numPr>
          <w:ilvl w:val="1"/>
          <w:numId w:val="5"/>
        </w:numPr>
        <w:spacing w:before="40" w:after="0"/>
        <w:contextualSpacing w:val="0"/>
        <w:outlineLvl w:val="1"/>
        <w:rPr>
          <w:rStyle w:val="Ttulo1Car"/>
          <w:rFonts w:ascii="Arial" w:hAnsi="Arial" w:cs="Arial"/>
          <w:vanish/>
          <w:sz w:val="24"/>
          <w:szCs w:val="24"/>
          <w:u w:val="single"/>
        </w:rPr>
      </w:pPr>
      <w:bookmarkStart w:id="70" w:name="_Toc176513938"/>
      <w:bookmarkEnd w:id="70"/>
    </w:p>
    <w:p w14:paraId="11BBBC73" w14:textId="77777777" w:rsidR="00F04C44" w:rsidRPr="00F04C44" w:rsidRDefault="00F04C44" w:rsidP="008D2AF4">
      <w:pPr>
        <w:pStyle w:val="Prrafodelista"/>
        <w:keepNext/>
        <w:keepLines/>
        <w:numPr>
          <w:ilvl w:val="1"/>
          <w:numId w:val="5"/>
        </w:numPr>
        <w:spacing w:before="40" w:after="0"/>
        <w:contextualSpacing w:val="0"/>
        <w:outlineLvl w:val="1"/>
        <w:rPr>
          <w:rStyle w:val="Ttulo1Car"/>
          <w:rFonts w:ascii="Arial" w:hAnsi="Arial" w:cs="Arial"/>
          <w:vanish/>
          <w:sz w:val="24"/>
          <w:szCs w:val="24"/>
          <w:u w:val="single"/>
        </w:rPr>
      </w:pPr>
      <w:bookmarkStart w:id="71" w:name="_Toc176513939"/>
      <w:bookmarkEnd w:id="71"/>
    </w:p>
    <w:p w14:paraId="6A395121" w14:textId="77777777" w:rsidR="00F04C44" w:rsidRPr="00F04C44" w:rsidRDefault="00F04C44" w:rsidP="008D2AF4">
      <w:pPr>
        <w:pStyle w:val="Prrafodelista"/>
        <w:keepNext/>
        <w:keepLines/>
        <w:numPr>
          <w:ilvl w:val="1"/>
          <w:numId w:val="5"/>
        </w:numPr>
        <w:spacing w:before="40" w:after="0"/>
        <w:contextualSpacing w:val="0"/>
        <w:outlineLvl w:val="1"/>
        <w:rPr>
          <w:rStyle w:val="Ttulo1Car"/>
          <w:rFonts w:ascii="Arial" w:hAnsi="Arial" w:cs="Arial"/>
          <w:vanish/>
          <w:sz w:val="24"/>
          <w:szCs w:val="24"/>
          <w:u w:val="single"/>
        </w:rPr>
      </w:pPr>
      <w:bookmarkStart w:id="72" w:name="_Toc176513940"/>
      <w:bookmarkEnd w:id="72"/>
    </w:p>
    <w:p w14:paraId="33EA5886" w14:textId="77777777" w:rsidR="00F04C44" w:rsidRPr="00F04C44" w:rsidRDefault="00F04C44" w:rsidP="008D2AF4">
      <w:pPr>
        <w:pStyle w:val="Prrafodelista"/>
        <w:keepNext/>
        <w:keepLines/>
        <w:numPr>
          <w:ilvl w:val="1"/>
          <w:numId w:val="5"/>
        </w:numPr>
        <w:spacing w:before="40" w:after="0"/>
        <w:contextualSpacing w:val="0"/>
        <w:outlineLvl w:val="1"/>
        <w:rPr>
          <w:rStyle w:val="Ttulo1Car"/>
          <w:rFonts w:ascii="Arial" w:hAnsi="Arial" w:cs="Arial"/>
          <w:vanish/>
          <w:sz w:val="24"/>
          <w:szCs w:val="24"/>
          <w:u w:val="single"/>
        </w:rPr>
      </w:pPr>
      <w:bookmarkStart w:id="73" w:name="_Toc176513941"/>
      <w:bookmarkEnd w:id="73"/>
    </w:p>
    <w:p w14:paraId="4052D7FC" w14:textId="77777777" w:rsidR="00D960F5" w:rsidRPr="00B9289B" w:rsidRDefault="00D960F5" w:rsidP="00AE484B">
      <w:pPr>
        <w:pStyle w:val="Ttulo3"/>
        <w:numPr>
          <w:ilvl w:val="0"/>
          <w:numId w:val="0"/>
        </w:numPr>
        <w:ind w:left="1287" w:hanging="720"/>
        <w:rPr>
          <w:rStyle w:val="Ttulo1Car"/>
          <w:rFonts w:ascii="Arial" w:hAnsi="Arial" w:cs="Arial"/>
          <w:b/>
          <w:bCs w:val="0"/>
          <w:sz w:val="24"/>
          <w:szCs w:val="24"/>
        </w:rPr>
      </w:pPr>
      <w:bookmarkStart w:id="74" w:name="_Toc176513942"/>
      <w:r w:rsidRPr="00B9289B">
        <w:rPr>
          <w:rStyle w:val="Ttulo1Car"/>
          <w:rFonts w:ascii="Arial" w:hAnsi="Arial" w:cs="Arial"/>
          <w:b/>
          <w:bCs w:val="0"/>
          <w:sz w:val="24"/>
          <w:szCs w:val="24"/>
        </w:rPr>
        <w:t>Requisitos Funcionales:</w:t>
      </w:r>
      <w:bookmarkEnd w:id="74"/>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8D2AF4">
      <w:pPr>
        <w:pStyle w:val="Prrafodelista"/>
        <w:numPr>
          <w:ilvl w:val="0"/>
          <w:numId w:val="10"/>
        </w:numPr>
        <w:rPr>
          <w:lang w:eastAsia="es-ES"/>
        </w:rPr>
      </w:pPr>
      <w:bookmarkStart w:id="75" w:name="_Hlk185234264"/>
      <w:r>
        <w:rPr>
          <w:lang w:eastAsia="es-ES"/>
        </w:rPr>
        <w:t xml:space="preserve">El Sistema </w:t>
      </w:r>
      <w:commentRangeStart w:id="76"/>
      <w:commentRangeStart w:id="77"/>
      <w:r w:rsidR="00B01E9A" w:rsidRPr="00B01E9A">
        <w:rPr>
          <w:lang w:eastAsia="es-ES"/>
        </w:rPr>
        <w:t xml:space="preserve"> </w:t>
      </w:r>
      <w:commentRangeEnd w:id="76"/>
      <w:r w:rsidR="0075228F">
        <w:rPr>
          <w:rStyle w:val="Refdecomentario"/>
        </w:rPr>
        <w:commentReference w:id="76"/>
      </w:r>
      <w:bookmarkEnd w:id="75"/>
      <w:commentRangeEnd w:id="77"/>
      <w:r w:rsidR="00B56525">
        <w:rPr>
          <w:rStyle w:val="Refdecomentario"/>
        </w:rPr>
        <w:commentReference w:id="77"/>
      </w:r>
      <w:r w:rsidR="00B01E9A" w:rsidRPr="00B01E9A">
        <w:rPr>
          <w:lang w:eastAsia="es-ES"/>
        </w:rPr>
        <w:t>debe permitir a los usuarios registrarse y crear una cuenta.</w:t>
      </w:r>
    </w:p>
    <w:p w14:paraId="637F163B" w14:textId="33AEB335" w:rsidR="00B01E9A" w:rsidRPr="00B01E9A" w:rsidRDefault="007D13A1" w:rsidP="008D2AF4">
      <w:pPr>
        <w:pStyle w:val="Prrafodelista"/>
        <w:numPr>
          <w:ilvl w:val="0"/>
          <w:numId w:val="10"/>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8D2AF4">
      <w:pPr>
        <w:pStyle w:val="Prrafodelista"/>
        <w:numPr>
          <w:ilvl w:val="0"/>
          <w:numId w:val="10"/>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8D2AF4">
      <w:pPr>
        <w:pStyle w:val="Prrafodelista"/>
        <w:numPr>
          <w:ilvl w:val="0"/>
          <w:numId w:val="10"/>
        </w:numPr>
        <w:rPr>
          <w:lang w:eastAsia="es-ES"/>
        </w:rPr>
      </w:pPr>
      <w:r>
        <w:rPr>
          <w:lang w:eastAsia="es-ES"/>
        </w:rPr>
        <w:t xml:space="preserve">El Sistema </w:t>
      </w:r>
      <w:commentRangeStart w:id="78"/>
      <w:commentRangeStart w:id="79"/>
      <w:r w:rsidRPr="00B01E9A">
        <w:rPr>
          <w:lang w:eastAsia="es-ES"/>
        </w:rPr>
        <w:t xml:space="preserve"> </w:t>
      </w:r>
      <w:commentRangeEnd w:id="78"/>
      <w:r>
        <w:rPr>
          <w:rStyle w:val="Refdecomentario"/>
        </w:rPr>
        <w:commentReference w:id="78"/>
      </w:r>
      <w:commentRangeEnd w:id="79"/>
      <w:r>
        <w:rPr>
          <w:rStyle w:val="Refdecomentario"/>
        </w:rPr>
        <w:commentReference w:id="79"/>
      </w:r>
      <w:r w:rsidR="00B01E9A" w:rsidRPr="00B01E9A">
        <w:rPr>
          <w:lang w:eastAsia="es-ES"/>
        </w:rPr>
        <w:t>debe permitir a los usuarios cambiar su contraseña.</w:t>
      </w:r>
    </w:p>
    <w:p w14:paraId="2C82A333" w14:textId="2AB0DBCF" w:rsidR="00B01E9A" w:rsidRPr="00B01E9A" w:rsidRDefault="007D13A1" w:rsidP="008D2AF4">
      <w:pPr>
        <w:pStyle w:val="Prrafodelista"/>
        <w:numPr>
          <w:ilvl w:val="0"/>
          <w:numId w:val="10"/>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661814C" w:rsidR="00B01E9A" w:rsidRPr="00B01E9A" w:rsidRDefault="007D13A1" w:rsidP="008D2AF4">
      <w:pPr>
        <w:pStyle w:val="Prrafodelista"/>
        <w:numPr>
          <w:ilvl w:val="0"/>
          <w:numId w:val="11"/>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8D2AF4">
      <w:pPr>
        <w:pStyle w:val="Prrafodelista"/>
        <w:numPr>
          <w:ilvl w:val="0"/>
          <w:numId w:val="11"/>
        </w:numPr>
        <w:rPr>
          <w:lang w:eastAsia="es-ES"/>
        </w:rPr>
      </w:pPr>
      <w:r>
        <w:rPr>
          <w:lang w:eastAsia="es-ES"/>
        </w:rPr>
        <w:lastRenderedPageBreak/>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8D2AF4">
      <w:pPr>
        <w:pStyle w:val="Prrafodelista"/>
        <w:numPr>
          <w:ilvl w:val="0"/>
          <w:numId w:val="11"/>
        </w:numPr>
        <w:rPr>
          <w:lang w:eastAsia="es-ES"/>
        </w:rPr>
      </w:pPr>
      <w:r>
        <w:rPr>
          <w:lang w:eastAsia="es-ES"/>
        </w:rPr>
        <w:t xml:space="preserve">El Sistema </w:t>
      </w:r>
      <w:commentRangeStart w:id="80"/>
      <w:commentRangeStart w:id="81"/>
      <w:r w:rsidRPr="00B01E9A">
        <w:rPr>
          <w:lang w:eastAsia="es-ES"/>
        </w:rPr>
        <w:t xml:space="preserve"> </w:t>
      </w:r>
      <w:commentRangeEnd w:id="80"/>
      <w:r>
        <w:rPr>
          <w:rStyle w:val="Refdecomentario"/>
        </w:rPr>
        <w:commentReference w:id="80"/>
      </w:r>
      <w:commentRangeEnd w:id="81"/>
      <w:r>
        <w:rPr>
          <w:rStyle w:val="Refdecomentario"/>
        </w:rPr>
        <w:commentReference w:id="81"/>
      </w:r>
      <w:r w:rsidR="00B01E9A" w:rsidRPr="00B01E9A">
        <w:rPr>
          <w:lang w:eastAsia="es-ES"/>
        </w:rPr>
        <w:t>debe almacenar los datos de los resultados de las ecuaciones.</w:t>
      </w:r>
    </w:p>
    <w:p w14:paraId="2EB5D350" w14:textId="272CFD1F" w:rsidR="00B01E9A" w:rsidRPr="00B01E9A" w:rsidRDefault="007D13A1" w:rsidP="008D2AF4">
      <w:pPr>
        <w:pStyle w:val="Prrafodelista"/>
        <w:numPr>
          <w:ilvl w:val="0"/>
          <w:numId w:val="11"/>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8D2AF4">
      <w:pPr>
        <w:pStyle w:val="Prrafodelista"/>
        <w:numPr>
          <w:ilvl w:val="0"/>
          <w:numId w:val="11"/>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8D2AF4">
      <w:pPr>
        <w:pStyle w:val="Prrafodelista"/>
        <w:numPr>
          <w:ilvl w:val="0"/>
          <w:numId w:val="12"/>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8D2AF4">
      <w:pPr>
        <w:pStyle w:val="Prrafodelista"/>
        <w:numPr>
          <w:ilvl w:val="0"/>
          <w:numId w:val="12"/>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8D2AF4">
      <w:pPr>
        <w:pStyle w:val="Prrafodelista"/>
        <w:numPr>
          <w:ilvl w:val="0"/>
          <w:numId w:val="12"/>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8D2AF4">
      <w:pPr>
        <w:pStyle w:val="Prrafodelista"/>
        <w:numPr>
          <w:ilvl w:val="0"/>
          <w:numId w:val="12"/>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8D2AF4">
      <w:pPr>
        <w:pStyle w:val="Prrafodelista"/>
        <w:numPr>
          <w:ilvl w:val="0"/>
          <w:numId w:val="13"/>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8D2AF4">
      <w:pPr>
        <w:pStyle w:val="Prrafodelista"/>
        <w:numPr>
          <w:ilvl w:val="0"/>
          <w:numId w:val="13"/>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AE484B">
      <w:pPr>
        <w:pStyle w:val="Ttulo3"/>
        <w:numPr>
          <w:ilvl w:val="0"/>
          <w:numId w:val="0"/>
        </w:numPr>
        <w:ind w:left="1287" w:hanging="720"/>
      </w:pPr>
      <w:bookmarkStart w:id="82" w:name="_Toc176513943"/>
      <w:r>
        <w:t>Historias Técnicas</w:t>
      </w:r>
      <w:r w:rsidR="00D960F5" w:rsidRPr="00B01E9A">
        <w:t>:</w:t>
      </w:r>
      <w:bookmarkEnd w:id="82"/>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8D2AF4">
      <w:pPr>
        <w:numPr>
          <w:ilvl w:val="0"/>
          <w:numId w:val="14"/>
        </w:numPr>
        <w:spacing w:before="100" w:beforeAutospacing="1" w:after="100" w:afterAutospacing="1" w:line="240" w:lineRule="auto"/>
      </w:pPr>
      <w:r w:rsidRPr="007D3BB0">
        <w:t>Tiempos de respuesta y carga</w:t>
      </w:r>
    </w:p>
    <w:p w14:paraId="25C03DCF" w14:textId="77777777" w:rsidR="007D3BB0" w:rsidRPr="007D3BB0" w:rsidRDefault="007D3BB0" w:rsidP="008D2AF4">
      <w:pPr>
        <w:numPr>
          <w:ilvl w:val="0"/>
          <w:numId w:val="14"/>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8D2AF4">
      <w:pPr>
        <w:numPr>
          <w:ilvl w:val="0"/>
          <w:numId w:val="14"/>
        </w:numPr>
        <w:spacing w:before="100" w:beforeAutospacing="1" w:after="100" w:afterAutospacing="1" w:line="240" w:lineRule="auto"/>
      </w:pPr>
      <w:r w:rsidRPr="007D3BB0">
        <w:t>Escalabilidad (vertical y horizontal)</w:t>
      </w:r>
    </w:p>
    <w:p w14:paraId="10FA3A58" w14:textId="77777777" w:rsidR="007D3BB0" w:rsidRPr="007D3BB0" w:rsidRDefault="007D3BB0" w:rsidP="008D2AF4">
      <w:pPr>
        <w:numPr>
          <w:ilvl w:val="0"/>
          <w:numId w:val="14"/>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8D2AF4">
      <w:pPr>
        <w:numPr>
          <w:ilvl w:val="0"/>
          <w:numId w:val="15"/>
        </w:numPr>
        <w:spacing w:before="100" w:beforeAutospacing="1" w:after="100" w:afterAutospacing="1" w:line="240" w:lineRule="auto"/>
      </w:pPr>
      <w:r w:rsidRPr="007D3BB0">
        <w:t>Autenticación y autorización</w:t>
      </w:r>
    </w:p>
    <w:p w14:paraId="2CE029E9" w14:textId="77777777" w:rsidR="007D3BB0" w:rsidRPr="007D3BB0" w:rsidRDefault="007D3BB0" w:rsidP="008D2AF4">
      <w:pPr>
        <w:numPr>
          <w:ilvl w:val="0"/>
          <w:numId w:val="15"/>
        </w:numPr>
        <w:spacing w:before="100" w:beforeAutospacing="1" w:after="100" w:afterAutospacing="1" w:line="240" w:lineRule="auto"/>
      </w:pPr>
      <w:r w:rsidRPr="007D3BB0">
        <w:t>Encriptación de datos</w:t>
      </w:r>
    </w:p>
    <w:p w14:paraId="2EB4A703" w14:textId="77777777" w:rsidR="007D3BB0" w:rsidRPr="007D3BB0" w:rsidRDefault="007D3BB0" w:rsidP="008D2AF4">
      <w:pPr>
        <w:numPr>
          <w:ilvl w:val="0"/>
          <w:numId w:val="15"/>
        </w:numPr>
        <w:spacing w:before="100" w:beforeAutospacing="1" w:after="100" w:afterAutospacing="1" w:line="240" w:lineRule="auto"/>
      </w:pPr>
      <w:r w:rsidRPr="007D3BB0">
        <w:t>Protección contra vulnerabilidades</w:t>
      </w:r>
    </w:p>
    <w:p w14:paraId="6377EFFC" w14:textId="77777777" w:rsidR="007D3BB0" w:rsidRPr="007D3BB0" w:rsidRDefault="007D3BB0" w:rsidP="008D2AF4">
      <w:pPr>
        <w:numPr>
          <w:ilvl w:val="0"/>
          <w:numId w:val="15"/>
        </w:numPr>
        <w:spacing w:before="100" w:beforeAutospacing="1" w:after="100" w:afterAutospacing="1" w:line="240" w:lineRule="auto"/>
      </w:pPr>
      <w:r w:rsidRPr="007D3BB0">
        <w:lastRenderedPageBreak/>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8D2AF4">
      <w:pPr>
        <w:numPr>
          <w:ilvl w:val="0"/>
          <w:numId w:val="16"/>
        </w:numPr>
        <w:spacing w:before="100" w:beforeAutospacing="1" w:after="100" w:afterAutospacing="1" w:line="240" w:lineRule="auto"/>
      </w:pPr>
      <w:r w:rsidRPr="007D3BB0">
        <w:t>Interfaz de usuario intuitiva</w:t>
      </w:r>
    </w:p>
    <w:p w14:paraId="24C7CDC2" w14:textId="77777777" w:rsidR="007D3BB0" w:rsidRPr="007D3BB0" w:rsidRDefault="007D3BB0" w:rsidP="008D2AF4">
      <w:pPr>
        <w:numPr>
          <w:ilvl w:val="0"/>
          <w:numId w:val="16"/>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8D2AF4">
      <w:pPr>
        <w:numPr>
          <w:ilvl w:val="0"/>
          <w:numId w:val="16"/>
        </w:numPr>
        <w:spacing w:before="100" w:beforeAutospacing="1" w:after="100" w:afterAutospacing="1" w:line="240" w:lineRule="auto"/>
      </w:pPr>
      <w:r w:rsidRPr="007D3BB0">
        <w:t>Facilidad de uso</w:t>
      </w:r>
    </w:p>
    <w:p w14:paraId="04F15001" w14:textId="77777777" w:rsidR="007D3BB0" w:rsidRPr="007D3BB0" w:rsidRDefault="007D3BB0" w:rsidP="008D2AF4">
      <w:pPr>
        <w:numPr>
          <w:ilvl w:val="0"/>
          <w:numId w:val="16"/>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8D2AF4">
      <w:pPr>
        <w:numPr>
          <w:ilvl w:val="0"/>
          <w:numId w:val="17"/>
        </w:numPr>
        <w:spacing w:before="100" w:beforeAutospacing="1" w:after="100" w:afterAutospacing="1" w:line="240" w:lineRule="auto"/>
      </w:pPr>
      <w:r w:rsidRPr="007D3BB0">
        <w:t>Tiempo de actividad esperado</w:t>
      </w:r>
    </w:p>
    <w:p w14:paraId="30370946" w14:textId="77777777" w:rsidR="007D3BB0" w:rsidRPr="007D3BB0" w:rsidRDefault="007D3BB0" w:rsidP="008D2AF4">
      <w:pPr>
        <w:numPr>
          <w:ilvl w:val="0"/>
          <w:numId w:val="17"/>
        </w:numPr>
        <w:spacing w:before="100" w:beforeAutospacing="1" w:after="100" w:afterAutospacing="1" w:line="240" w:lineRule="auto"/>
      </w:pPr>
      <w:r w:rsidRPr="007D3BB0">
        <w:t>Tiempo de inactividad planificado</w:t>
      </w:r>
    </w:p>
    <w:p w14:paraId="4A6B8F4E" w14:textId="77777777" w:rsidR="007D3BB0" w:rsidRPr="007D3BB0" w:rsidRDefault="007D3BB0" w:rsidP="008D2AF4">
      <w:pPr>
        <w:numPr>
          <w:ilvl w:val="0"/>
          <w:numId w:val="17"/>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8D2AF4">
      <w:pPr>
        <w:numPr>
          <w:ilvl w:val="0"/>
          <w:numId w:val="18"/>
        </w:numPr>
        <w:spacing w:before="100" w:beforeAutospacing="1" w:after="100" w:afterAutospacing="1" w:line="240" w:lineRule="auto"/>
      </w:pPr>
      <w:r w:rsidRPr="007D3BB0">
        <w:t>Tolerancia a fallos</w:t>
      </w:r>
    </w:p>
    <w:p w14:paraId="2AA9FDDF" w14:textId="77777777" w:rsidR="007D3BB0" w:rsidRPr="007D3BB0" w:rsidRDefault="007D3BB0" w:rsidP="008D2AF4">
      <w:pPr>
        <w:numPr>
          <w:ilvl w:val="0"/>
          <w:numId w:val="18"/>
        </w:numPr>
        <w:spacing w:before="100" w:beforeAutospacing="1" w:after="100" w:afterAutospacing="1" w:line="240" w:lineRule="auto"/>
      </w:pPr>
      <w:r w:rsidRPr="007D3BB0">
        <w:t>Recuperación ante errores</w:t>
      </w:r>
    </w:p>
    <w:p w14:paraId="567D1B31" w14:textId="77777777" w:rsidR="007D3BB0" w:rsidRPr="007D3BB0" w:rsidRDefault="007D3BB0" w:rsidP="008D2AF4">
      <w:pPr>
        <w:numPr>
          <w:ilvl w:val="0"/>
          <w:numId w:val="18"/>
        </w:numPr>
        <w:spacing w:before="100" w:beforeAutospacing="1" w:after="100" w:afterAutospacing="1" w:line="240" w:lineRule="auto"/>
      </w:pPr>
      <w:r w:rsidRPr="007D3BB0">
        <w:t>Confiabilidad del sistema</w:t>
      </w:r>
    </w:p>
    <w:p w14:paraId="18891612" w14:textId="77777777" w:rsidR="007D3BB0" w:rsidRPr="007D3BB0" w:rsidRDefault="007D3BB0" w:rsidP="008D2AF4">
      <w:pPr>
        <w:numPr>
          <w:ilvl w:val="0"/>
          <w:numId w:val="18"/>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8D2AF4">
      <w:pPr>
        <w:numPr>
          <w:ilvl w:val="0"/>
          <w:numId w:val="19"/>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8D2AF4">
      <w:pPr>
        <w:numPr>
          <w:ilvl w:val="0"/>
          <w:numId w:val="19"/>
        </w:numPr>
        <w:spacing w:before="100" w:beforeAutospacing="1" w:after="100" w:afterAutospacing="1" w:line="240" w:lineRule="auto"/>
      </w:pPr>
      <w:r w:rsidRPr="007D3BB0">
        <w:t>Documentación adecuada</w:t>
      </w:r>
    </w:p>
    <w:p w14:paraId="75A06C1E" w14:textId="77777777" w:rsidR="007D3BB0" w:rsidRPr="007D3BB0" w:rsidRDefault="007D3BB0" w:rsidP="008D2AF4">
      <w:pPr>
        <w:numPr>
          <w:ilvl w:val="0"/>
          <w:numId w:val="19"/>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8D2AF4">
      <w:pPr>
        <w:numPr>
          <w:ilvl w:val="0"/>
          <w:numId w:val="20"/>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8D2AF4">
      <w:pPr>
        <w:numPr>
          <w:ilvl w:val="0"/>
          <w:numId w:val="20"/>
        </w:numPr>
        <w:spacing w:before="100" w:beforeAutospacing="1" w:after="100" w:afterAutospacing="1" w:line="240" w:lineRule="auto"/>
      </w:pPr>
      <w:r w:rsidRPr="007D3BB0">
        <w:t>Adaptabilidad a diferentes dispositivos</w:t>
      </w:r>
    </w:p>
    <w:p w14:paraId="418B45BF" w14:textId="77777777" w:rsidR="007D3BB0" w:rsidRPr="007D3BB0" w:rsidRDefault="007D3BB0" w:rsidP="008D2AF4">
      <w:pPr>
        <w:numPr>
          <w:ilvl w:val="0"/>
          <w:numId w:val="20"/>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8D2AF4">
      <w:pPr>
        <w:numPr>
          <w:ilvl w:val="0"/>
          <w:numId w:val="21"/>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8D2AF4">
      <w:pPr>
        <w:numPr>
          <w:ilvl w:val="0"/>
          <w:numId w:val="21"/>
        </w:numPr>
        <w:spacing w:before="100" w:beforeAutospacing="1" w:after="100" w:afterAutospacing="1" w:line="240" w:lineRule="auto"/>
      </w:pPr>
      <w:r w:rsidRPr="007D3BB0">
        <w:t>Protección de información personal</w:t>
      </w:r>
    </w:p>
    <w:p w14:paraId="6068548A" w14:textId="77777777" w:rsidR="007D3BB0" w:rsidRPr="007D3BB0" w:rsidRDefault="007D3BB0" w:rsidP="008D2AF4">
      <w:pPr>
        <w:numPr>
          <w:ilvl w:val="0"/>
          <w:numId w:val="21"/>
        </w:numPr>
        <w:spacing w:before="100" w:beforeAutospacing="1" w:after="100" w:afterAutospacing="1" w:line="240" w:lineRule="auto"/>
      </w:pPr>
      <w:r w:rsidRPr="007D3BB0">
        <w:t>Control sobre el uso compartido de datos</w:t>
      </w:r>
    </w:p>
    <w:p w14:paraId="717135DB" w14:textId="529E41FC" w:rsidR="007D3BB0" w:rsidRPr="007D3BB0" w:rsidRDefault="007D3BB0" w:rsidP="00AE484B">
      <w:r w:rsidRPr="007D3BB0">
        <w:t>Patrón Arquitectónico Vista-Controlador</w:t>
      </w:r>
    </w:p>
    <w:p w14:paraId="46D20F60" w14:textId="068EBEE2" w:rsidR="00B01E9A" w:rsidRDefault="007D3BB0" w:rsidP="00DE3FF8">
      <w:pPr>
        <w:rPr>
          <w:lang w:val="es-CU" w:eastAsia="es-CU"/>
        </w:rPr>
      </w:pPr>
      <w:r w:rsidRPr="00D51F63">
        <w:lastRenderedPageBreak/>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 xml:space="preserve">Figura 2.1 Modelo Vista </w:t>
      </w:r>
      <w:commentRangeStart w:id="83"/>
      <w:r w:rsidRPr="007D3BB0">
        <w:rPr>
          <w:sz w:val="24"/>
        </w:rPr>
        <w:t>Controlador</w:t>
      </w:r>
    </w:p>
    <w:p w14:paraId="621AD873" w14:textId="77777777" w:rsidR="00D960F5" w:rsidRPr="00B01E9A" w:rsidRDefault="00D960F5" w:rsidP="00AE484B">
      <w:bookmarkStart w:id="84" w:name="_Toc176513944"/>
      <w:r w:rsidRPr="00B01E9A">
        <w:t>Historias de Usuarios:</w:t>
      </w:r>
      <w:bookmarkEnd w:id="84"/>
      <w:commentRangeEnd w:id="83"/>
      <w:r w:rsidR="00AE484B">
        <w:rPr>
          <w:rStyle w:val="Refdecomentario"/>
          <w:b/>
        </w:rPr>
        <w:commentReference w:id="83"/>
      </w:r>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lastRenderedPageBreak/>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80.8pt;height:259.2pt" o:ole="">
                  <v:imagedata r:id="rId34" o:title=""/>
                </v:shape>
                <o:OLEObject Type="Embed" ProgID="PBrush" ShapeID="_x0000_i1033" DrawAspect="Content" ObjectID="_1799524690"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AE484B">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AE484B">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2216B02B" w:rsidR="004A1C2E" w:rsidRDefault="00441E95" w:rsidP="00AE484B">
      <w:r>
        <w:t xml:space="preserve"> Servicio Web</w:t>
      </w:r>
      <w:r w:rsidR="005A421F">
        <w:t>, Arquitectura y Patrones.</w:t>
      </w:r>
    </w:p>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753B0">
      <w:pPr>
        <w:pStyle w:val="Ttulo2"/>
      </w:pPr>
      <w:r>
        <w:t xml:space="preserve">Introducción </w:t>
      </w:r>
    </w:p>
    <w:p w14:paraId="791D3170" w14:textId="488810DE" w:rsidR="00B01E9A" w:rsidRDefault="00CB0D27" w:rsidP="00C753B0">
      <w:pPr>
        <w:pStyle w:val="Ttulo2"/>
      </w:pPr>
      <w:commentRangeStart w:id="85"/>
      <w:r>
        <w:t xml:space="preserve">Pruebas al Sistema </w:t>
      </w:r>
      <w:commentRangeEnd w:id="85"/>
      <w:r w:rsidR="008944CC">
        <w:rPr>
          <w:rStyle w:val="Refdecomentario"/>
          <w:b w:val="0"/>
        </w:rPr>
        <w:commentReference w:id="85"/>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86"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86"/>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lastRenderedPageBreak/>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64"/>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87" w:name="_Toc176513945"/>
      <w:r w:rsidRPr="00D960F5">
        <w:lastRenderedPageBreak/>
        <w:t>Referencias Bibliográficas</w:t>
      </w:r>
      <w:bookmarkEnd w:id="87"/>
    </w:p>
    <w:bookmarkStart w:id="88"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8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4"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25"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28"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29"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30"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31"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32" w:author="Dionis" w:date="2024-12-10T06:39:00Z" w:initials="D">
    <w:p w14:paraId="72EC61E3" w14:textId="51BE3120" w:rsidR="00026F9E" w:rsidRDefault="00026F9E">
      <w:pPr>
        <w:pStyle w:val="Textocomentario"/>
      </w:pPr>
      <w:r>
        <w:rPr>
          <w:rStyle w:val="Refdecomentario"/>
        </w:rPr>
        <w:annotationRef/>
      </w:r>
      <w:r>
        <w:t>Porque es costoso</w:t>
      </w:r>
    </w:p>
  </w:comment>
  <w:comment w:id="44"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45" w:author="TitoCode" w:date="2024-12-16T09:30:00Z" w:initials="T">
    <w:p w14:paraId="66258C1F" w14:textId="282665D1" w:rsidR="00B9289B" w:rsidRDefault="00B9289B">
      <w:pPr>
        <w:pStyle w:val="Textocomentario"/>
      </w:pPr>
      <w:r>
        <w:rPr>
          <w:rStyle w:val="Refdecomentario"/>
        </w:rPr>
        <w:annotationRef/>
      </w:r>
      <w:r>
        <w:t>Logrado</w:t>
      </w:r>
    </w:p>
  </w:comment>
  <w:comment w:id="66"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76"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77" w:author="TitoCode" w:date="2024-12-16T09:42:00Z" w:initials="T">
    <w:p w14:paraId="7542B0AB" w14:textId="02D51243" w:rsidR="00B56525" w:rsidRDefault="00B56525">
      <w:pPr>
        <w:pStyle w:val="Textocomentario"/>
      </w:pPr>
      <w:r>
        <w:rPr>
          <w:rStyle w:val="Refdecomentario"/>
        </w:rPr>
        <w:annotationRef/>
      </w:r>
      <w:r>
        <w:t>Logrado</w:t>
      </w:r>
    </w:p>
  </w:comment>
  <w:comment w:id="78"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9" w:author="TitoCode" w:date="2024-12-16T09:39:00Z" w:initials="T">
    <w:p w14:paraId="74F2875F" w14:textId="6930D742" w:rsidR="007D13A1" w:rsidRDefault="007D13A1">
      <w:pPr>
        <w:pStyle w:val="Textocomentario"/>
      </w:pPr>
      <w:r>
        <w:rPr>
          <w:rStyle w:val="Refdecomentario"/>
        </w:rPr>
        <w:annotationRef/>
      </w:r>
      <w:r>
        <w:t>Logrado</w:t>
      </w:r>
    </w:p>
  </w:comment>
  <w:comment w:id="80"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81" w:author="TitoCode" w:date="2024-12-16T09:38:00Z" w:initials="T">
    <w:p w14:paraId="50548355" w14:textId="68B4A388" w:rsidR="007D13A1" w:rsidRDefault="007D13A1">
      <w:pPr>
        <w:pStyle w:val="Textocomentario"/>
      </w:pPr>
      <w:r>
        <w:rPr>
          <w:rStyle w:val="Refdecomentario"/>
        </w:rPr>
        <w:annotationRef/>
      </w:r>
      <w:r>
        <w:t>Logrado</w:t>
      </w:r>
    </w:p>
  </w:comment>
  <w:comment w:id="83" w:author="TitoCode" w:date="2024-12-23T16:36:00Z" w:initials="T">
    <w:p w14:paraId="34CEBBD3" w14:textId="7A086FE1" w:rsidR="00AE484B" w:rsidRDefault="00AE484B">
      <w:pPr>
        <w:pStyle w:val="Textocomentario"/>
      </w:pPr>
      <w:r>
        <w:rPr>
          <w:rStyle w:val="Refdecomentario"/>
        </w:rPr>
        <w:annotationRef/>
      </w:r>
    </w:p>
  </w:comment>
  <w:comment w:id="85"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34CEBBD3"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2B141001" w16cex:dateUtc="2024-12-23T21:36: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34CEBBD3" w16cid:durableId="2B141001"/>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9DCEC" w14:textId="77777777" w:rsidR="00C22596" w:rsidRDefault="00C22596" w:rsidP="00DE3FF8">
      <w:r>
        <w:separator/>
      </w:r>
    </w:p>
  </w:endnote>
  <w:endnote w:type="continuationSeparator" w:id="0">
    <w:p w14:paraId="2E7BA9F1" w14:textId="77777777" w:rsidR="00C22596" w:rsidRDefault="00C22596"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2A5B7" w14:textId="77777777" w:rsidR="00C22596" w:rsidRDefault="00C22596" w:rsidP="00DE3FF8">
      <w:r>
        <w:separator/>
      </w:r>
    </w:p>
  </w:footnote>
  <w:footnote w:type="continuationSeparator" w:id="0">
    <w:p w14:paraId="41AEECF7" w14:textId="77777777" w:rsidR="00C22596" w:rsidRDefault="00C22596"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1" w15:restartNumberingAfterBreak="0">
    <w:nsid w:val="09F22FE3"/>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0C2C1A24"/>
    <w:multiLevelType w:val="multilevel"/>
    <w:tmpl w:val="08ECA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4137CE"/>
    <w:multiLevelType w:val="multilevel"/>
    <w:tmpl w:val="550AC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D71F01"/>
    <w:multiLevelType w:val="multilevel"/>
    <w:tmpl w:val="64FA5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6B3E4B"/>
    <w:multiLevelType w:val="multilevel"/>
    <w:tmpl w:val="E20ED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9F0218"/>
    <w:multiLevelType w:val="multilevel"/>
    <w:tmpl w:val="EEB66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1BCD36D5"/>
    <w:multiLevelType w:val="multilevel"/>
    <w:tmpl w:val="B5146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505B0C"/>
    <w:multiLevelType w:val="multilevel"/>
    <w:tmpl w:val="27F8A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15:restartNumberingAfterBreak="0">
    <w:nsid w:val="22A432BF"/>
    <w:multiLevelType w:val="multilevel"/>
    <w:tmpl w:val="19705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9"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F0042CB"/>
    <w:multiLevelType w:val="multilevel"/>
    <w:tmpl w:val="031EDBB6"/>
    <w:lvl w:ilvl="0">
      <w:start w:val="1"/>
      <w:numFmt w:val="decimal"/>
      <w:lvlText w:val="%1."/>
      <w:lvlJc w:val="left"/>
      <w:pPr>
        <w:ind w:left="390" w:hanging="390"/>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3A3962CB"/>
    <w:multiLevelType w:val="multilevel"/>
    <w:tmpl w:val="816C9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B817533"/>
    <w:multiLevelType w:val="multilevel"/>
    <w:tmpl w:val="0E543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887973"/>
    <w:multiLevelType w:val="multilevel"/>
    <w:tmpl w:val="19A2B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85B1A06"/>
    <w:multiLevelType w:val="multilevel"/>
    <w:tmpl w:val="0584F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9"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0"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tentative="1">
      <w:start w:val="1"/>
      <w:numFmt w:val="bullet"/>
      <w:lvlText w:val="o"/>
      <w:lvlJc w:val="left"/>
      <w:pPr>
        <w:ind w:left="1363" w:hanging="360"/>
      </w:pPr>
      <w:rPr>
        <w:rFonts w:ascii="Courier New" w:hAnsi="Courier New" w:cs="Courier New" w:hint="default"/>
      </w:rPr>
    </w:lvl>
    <w:lvl w:ilvl="2" w:tplc="0C0A0005" w:tentative="1">
      <w:start w:val="1"/>
      <w:numFmt w:val="bullet"/>
      <w:lvlText w:val=""/>
      <w:lvlJc w:val="left"/>
      <w:pPr>
        <w:ind w:left="2083" w:hanging="360"/>
      </w:pPr>
      <w:rPr>
        <w:rFonts w:ascii="Wingdings" w:hAnsi="Wingdings" w:hint="default"/>
      </w:rPr>
    </w:lvl>
    <w:lvl w:ilvl="3" w:tplc="0C0A0001" w:tentative="1">
      <w:start w:val="1"/>
      <w:numFmt w:val="bullet"/>
      <w:lvlText w:val=""/>
      <w:lvlJc w:val="left"/>
      <w:pPr>
        <w:ind w:left="2803" w:hanging="360"/>
      </w:pPr>
      <w:rPr>
        <w:rFonts w:ascii="Symbol" w:hAnsi="Symbol" w:hint="default"/>
      </w:rPr>
    </w:lvl>
    <w:lvl w:ilvl="4" w:tplc="0C0A0003" w:tentative="1">
      <w:start w:val="1"/>
      <w:numFmt w:val="bullet"/>
      <w:lvlText w:val="o"/>
      <w:lvlJc w:val="left"/>
      <w:pPr>
        <w:ind w:left="3523" w:hanging="360"/>
      </w:pPr>
      <w:rPr>
        <w:rFonts w:ascii="Courier New" w:hAnsi="Courier New" w:cs="Courier New" w:hint="default"/>
      </w:rPr>
    </w:lvl>
    <w:lvl w:ilvl="5" w:tplc="0C0A0005" w:tentative="1">
      <w:start w:val="1"/>
      <w:numFmt w:val="bullet"/>
      <w:lvlText w:val=""/>
      <w:lvlJc w:val="left"/>
      <w:pPr>
        <w:ind w:left="4243" w:hanging="360"/>
      </w:pPr>
      <w:rPr>
        <w:rFonts w:ascii="Wingdings" w:hAnsi="Wingdings" w:hint="default"/>
      </w:rPr>
    </w:lvl>
    <w:lvl w:ilvl="6" w:tplc="0C0A0001" w:tentative="1">
      <w:start w:val="1"/>
      <w:numFmt w:val="bullet"/>
      <w:lvlText w:val=""/>
      <w:lvlJc w:val="left"/>
      <w:pPr>
        <w:ind w:left="4963" w:hanging="360"/>
      </w:pPr>
      <w:rPr>
        <w:rFonts w:ascii="Symbol" w:hAnsi="Symbol" w:hint="default"/>
      </w:rPr>
    </w:lvl>
    <w:lvl w:ilvl="7" w:tplc="0C0A0003" w:tentative="1">
      <w:start w:val="1"/>
      <w:numFmt w:val="bullet"/>
      <w:lvlText w:val="o"/>
      <w:lvlJc w:val="left"/>
      <w:pPr>
        <w:ind w:left="5683" w:hanging="360"/>
      </w:pPr>
      <w:rPr>
        <w:rFonts w:ascii="Courier New" w:hAnsi="Courier New" w:cs="Courier New" w:hint="default"/>
      </w:rPr>
    </w:lvl>
    <w:lvl w:ilvl="8" w:tplc="0C0A0005" w:tentative="1">
      <w:start w:val="1"/>
      <w:numFmt w:val="bullet"/>
      <w:lvlText w:val=""/>
      <w:lvlJc w:val="left"/>
      <w:pPr>
        <w:ind w:left="6403" w:hanging="360"/>
      </w:pPr>
      <w:rPr>
        <w:rFonts w:ascii="Wingdings" w:hAnsi="Wingdings" w:hint="default"/>
      </w:rPr>
    </w:lvl>
  </w:abstractNum>
  <w:abstractNum w:abstractNumId="31"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A27513"/>
    <w:multiLevelType w:val="multilevel"/>
    <w:tmpl w:val="6144F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5D0617"/>
    <w:multiLevelType w:val="multilevel"/>
    <w:tmpl w:val="B9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6A4C297A"/>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8"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06408BE"/>
    <w:multiLevelType w:val="multilevel"/>
    <w:tmpl w:val="24A89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43"/>
  </w:num>
  <w:num w:numId="2">
    <w:abstractNumId w:val="31"/>
  </w:num>
  <w:num w:numId="3">
    <w:abstractNumId w:val="29"/>
  </w:num>
  <w:num w:numId="4">
    <w:abstractNumId w:val="10"/>
  </w:num>
  <w:num w:numId="5">
    <w:abstractNumId w:val="0"/>
  </w:num>
  <w:num w:numId="6">
    <w:abstractNumId w:val="18"/>
  </w:num>
  <w:num w:numId="7">
    <w:abstractNumId w:val="28"/>
  </w:num>
  <w:num w:numId="8">
    <w:abstractNumId w:val="23"/>
  </w:num>
  <w:num w:numId="9">
    <w:abstractNumId w:val="16"/>
  </w:num>
  <w:num w:numId="10">
    <w:abstractNumId w:val="42"/>
  </w:num>
  <w:num w:numId="11">
    <w:abstractNumId w:val="36"/>
  </w:num>
  <w:num w:numId="12">
    <w:abstractNumId w:val="21"/>
  </w:num>
  <w:num w:numId="13">
    <w:abstractNumId w:val="14"/>
  </w:num>
  <w:num w:numId="14">
    <w:abstractNumId w:val="32"/>
  </w:num>
  <w:num w:numId="15">
    <w:abstractNumId w:val="8"/>
  </w:num>
  <w:num w:numId="16">
    <w:abstractNumId w:val="39"/>
  </w:num>
  <w:num w:numId="17">
    <w:abstractNumId w:val="34"/>
  </w:num>
  <w:num w:numId="18">
    <w:abstractNumId w:val="13"/>
  </w:num>
  <w:num w:numId="19">
    <w:abstractNumId w:val="41"/>
  </w:num>
  <w:num w:numId="20">
    <w:abstractNumId w:val="38"/>
  </w:num>
  <w:num w:numId="21">
    <w:abstractNumId w:val="3"/>
  </w:num>
  <w:num w:numId="22">
    <w:abstractNumId w:val="20"/>
  </w:num>
  <w:num w:numId="23">
    <w:abstractNumId w:val="1"/>
  </w:num>
  <w:num w:numId="24">
    <w:abstractNumId w:val="37"/>
  </w:num>
  <w:num w:numId="25">
    <w:abstractNumId w:val="19"/>
  </w:num>
  <w:num w:numId="26">
    <w:abstractNumId w:val="26"/>
  </w:num>
  <w:num w:numId="27">
    <w:abstractNumId w:val="17"/>
  </w:num>
  <w:num w:numId="28">
    <w:abstractNumId w:val="9"/>
  </w:num>
  <w:num w:numId="29">
    <w:abstractNumId w:val="30"/>
  </w:num>
  <w:num w:numId="30">
    <w:abstractNumId w:val="27"/>
  </w:num>
  <w:num w:numId="31">
    <w:abstractNumId w:val="7"/>
  </w:num>
  <w:num w:numId="32">
    <w:abstractNumId w:val="2"/>
  </w:num>
  <w:num w:numId="33">
    <w:abstractNumId w:val="33"/>
  </w:num>
  <w:num w:numId="34">
    <w:abstractNumId w:val="25"/>
  </w:num>
  <w:num w:numId="35">
    <w:abstractNumId w:val="15"/>
  </w:num>
  <w:num w:numId="36">
    <w:abstractNumId w:val="6"/>
  </w:num>
  <w:num w:numId="37">
    <w:abstractNumId w:val="4"/>
  </w:num>
  <w:num w:numId="38">
    <w:abstractNumId w:val="40"/>
  </w:num>
  <w:num w:numId="39">
    <w:abstractNumId w:val="24"/>
  </w:num>
  <w:num w:numId="40">
    <w:abstractNumId w:val="5"/>
  </w:num>
  <w:num w:numId="41">
    <w:abstractNumId w:val="22"/>
  </w:num>
  <w:num w:numId="42">
    <w:abstractNumId w:val="11"/>
  </w:num>
  <w:num w:numId="43">
    <w:abstractNumId w:val="35"/>
  </w:num>
  <w:num w:numId="44">
    <w:abstractNumId w:val="12"/>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659"/>
    <w:rsid w:val="000138B8"/>
    <w:rsid w:val="00026F9E"/>
    <w:rsid w:val="00034666"/>
    <w:rsid w:val="00036C9D"/>
    <w:rsid w:val="000517C8"/>
    <w:rsid w:val="0005388F"/>
    <w:rsid w:val="000679A9"/>
    <w:rsid w:val="000709E6"/>
    <w:rsid w:val="00084212"/>
    <w:rsid w:val="00093554"/>
    <w:rsid w:val="000A608E"/>
    <w:rsid w:val="000B2E1A"/>
    <w:rsid w:val="000B68BD"/>
    <w:rsid w:val="000D487F"/>
    <w:rsid w:val="00102118"/>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6342D"/>
    <w:rsid w:val="0028289D"/>
    <w:rsid w:val="00287636"/>
    <w:rsid w:val="002876DE"/>
    <w:rsid w:val="002E1965"/>
    <w:rsid w:val="002F5F77"/>
    <w:rsid w:val="00327765"/>
    <w:rsid w:val="00344D59"/>
    <w:rsid w:val="00350D81"/>
    <w:rsid w:val="00380AD5"/>
    <w:rsid w:val="00380BB3"/>
    <w:rsid w:val="003A2C26"/>
    <w:rsid w:val="003A44D8"/>
    <w:rsid w:val="003C3087"/>
    <w:rsid w:val="003D5ED7"/>
    <w:rsid w:val="003E2BBF"/>
    <w:rsid w:val="003E2D34"/>
    <w:rsid w:val="003F7AFA"/>
    <w:rsid w:val="00405B13"/>
    <w:rsid w:val="00407644"/>
    <w:rsid w:val="00407C74"/>
    <w:rsid w:val="00410981"/>
    <w:rsid w:val="004141A7"/>
    <w:rsid w:val="00435D08"/>
    <w:rsid w:val="00441E95"/>
    <w:rsid w:val="00483C7C"/>
    <w:rsid w:val="0049574B"/>
    <w:rsid w:val="004A1C2E"/>
    <w:rsid w:val="004B2A49"/>
    <w:rsid w:val="004B5344"/>
    <w:rsid w:val="004C0DC3"/>
    <w:rsid w:val="004E3821"/>
    <w:rsid w:val="004F73F7"/>
    <w:rsid w:val="00512F16"/>
    <w:rsid w:val="0054533F"/>
    <w:rsid w:val="0055004D"/>
    <w:rsid w:val="005545B2"/>
    <w:rsid w:val="005552D6"/>
    <w:rsid w:val="00560BA3"/>
    <w:rsid w:val="00567A05"/>
    <w:rsid w:val="00577BE2"/>
    <w:rsid w:val="00585425"/>
    <w:rsid w:val="005A421F"/>
    <w:rsid w:val="005C1A08"/>
    <w:rsid w:val="00600DEC"/>
    <w:rsid w:val="006162D4"/>
    <w:rsid w:val="00621B44"/>
    <w:rsid w:val="00632A38"/>
    <w:rsid w:val="00636540"/>
    <w:rsid w:val="00650787"/>
    <w:rsid w:val="00650B35"/>
    <w:rsid w:val="00664108"/>
    <w:rsid w:val="00665892"/>
    <w:rsid w:val="00680710"/>
    <w:rsid w:val="006B7649"/>
    <w:rsid w:val="006C05C3"/>
    <w:rsid w:val="006D1030"/>
    <w:rsid w:val="006D4971"/>
    <w:rsid w:val="006E2D14"/>
    <w:rsid w:val="006E58AF"/>
    <w:rsid w:val="006F5E9E"/>
    <w:rsid w:val="00700A3C"/>
    <w:rsid w:val="007022B6"/>
    <w:rsid w:val="0072268C"/>
    <w:rsid w:val="007227F1"/>
    <w:rsid w:val="00727AAE"/>
    <w:rsid w:val="0073176E"/>
    <w:rsid w:val="00743877"/>
    <w:rsid w:val="0075228F"/>
    <w:rsid w:val="00762F24"/>
    <w:rsid w:val="00763797"/>
    <w:rsid w:val="007644B8"/>
    <w:rsid w:val="007B4593"/>
    <w:rsid w:val="007D0325"/>
    <w:rsid w:val="007D13A1"/>
    <w:rsid w:val="007D1FBE"/>
    <w:rsid w:val="007D3BB0"/>
    <w:rsid w:val="007F572D"/>
    <w:rsid w:val="0080138F"/>
    <w:rsid w:val="00806B2B"/>
    <w:rsid w:val="00826815"/>
    <w:rsid w:val="00835055"/>
    <w:rsid w:val="00853130"/>
    <w:rsid w:val="0086701D"/>
    <w:rsid w:val="00867990"/>
    <w:rsid w:val="008817FF"/>
    <w:rsid w:val="00892F5B"/>
    <w:rsid w:val="008944CC"/>
    <w:rsid w:val="008A34E4"/>
    <w:rsid w:val="008B3A94"/>
    <w:rsid w:val="008C6B9F"/>
    <w:rsid w:val="008D2AF4"/>
    <w:rsid w:val="008E0F4D"/>
    <w:rsid w:val="008F2BCC"/>
    <w:rsid w:val="00901D15"/>
    <w:rsid w:val="0090456B"/>
    <w:rsid w:val="00912645"/>
    <w:rsid w:val="0092063A"/>
    <w:rsid w:val="00922188"/>
    <w:rsid w:val="00937A5F"/>
    <w:rsid w:val="009452EE"/>
    <w:rsid w:val="00945F12"/>
    <w:rsid w:val="00950A12"/>
    <w:rsid w:val="00953D8D"/>
    <w:rsid w:val="00975D3B"/>
    <w:rsid w:val="009801BB"/>
    <w:rsid w:val="00981024"/>
    <w:rsid w:val="00992F5D"/>
    <w:rsid w:val="009A70F6"/>
    <w:rsid w:val="009B0659"/>
    <w:rsid w:val="009B34C8"/>
    <w:rsid w:val="009B40DF"/>
    <w:rsid w:val="009C1C71"/>
    <w:rsid w:val="009C5BA6"/>
    <w:rsid w:val="009D5F16"/>
    <w:rsid w:val="00A037B1"/>
    <w:rsid w:val="00A041F1"/>
    <w:rsid w:val="00A11475"/>
    <w:rsid w:val="00A54CEB"/>
    <w:rsid w:val="00A62821"/>
    <w:rsid w:val="00AA0D6D"/>
    <w:rsid w:val="00AD1141"/>
    <w:rsid w:val="00AE0518"/>
    <w:rsid w:val="00AE23D9"/>
    <w:rsid w:val="00AE484B"/>
    <w:rsid w:val="00AF18FE"/>
    <w:rsid w:val="00B01E9A"/>
    <w:rsid w:val="00B21FBF"/>
    <w:rsid w:val="00B55E56"/>
    <w:rsid w:val="00B56525"/>
    <w:rsid w:val="00B61733"/>
    <w:rsid w:val="00B9289B"/>
    <w:rsid w:val="00BB0AC7"/>
    <w:rsid w:val="00BD6022"/>
    <w:rsid w:val="00BE28A3"/>
    <w:rsid w:val="00BE2A66"/>
    <w:rsid w:val="00C14B12"/>
    <w:rsid w:val="00C22596"/>
    <w:rsid w:val="00C2310A"/>
    <w:rsid w:val="00C41C77"/>
    <w:rsid w:val="00C67095"/>
    <w:rsid w:val="00C753B0"/>
    <w:rsid w:val="00C8036D"/>
    <w:rsid w:val="00C87516"/>
    <w:rsid w:val="00CA6849"/>
    <w:rsid w:val="00CB0D27"/>
    <w:rsid w:val="00CB2929"/>
    <w:rsid w:val="00CC0B78"/>
    <w:rsid w:val="00CC18BA"/>
    <w:rsid w:val="00CC583F"/>
    <w:rsid w:val="00CD4604"/>
    <w:rsid w:val="00CD5EB0"/>
    <w:rsid w:val="00CD6F0F"/>
    <w:rsid w:val="00CE51AA"/>
    <w:rsid w:val="00CE757C"/>
    <w:rsid w:val="00CF4BE3"/>
    <w:rsid w:val="00CF5165"/>
    <w:rsid w:val="00D03838"/>
    <w:rsid w:val="00D10CFA"/>
    <w:rsid w:val="00D24A89"/>
    <w:rsid w:val="00D33135"/>
    <w:rsid w:val="00D33DEF"/>
    <w:rsid w:val="00D56659"/>
    <w:rsid w:val="00D77B23"/>
    <w:rsid w:val="00D80E59"/>
    <w:rsid w:val="00D960F5"/>
    <w:rsid w:val="00DA10A9"/>
    <w:rsid w:val="00DB6558"/>
    <w:rsid w:val="00DC33D2"/>
    <w:rsid w:val="00DC3E8C"/>
    <w:rsid w:val="00DE381D"/>
    <w:rsid w:val="00DE3FF8"/>
    <w:rsid w:val="00E17820"/>
    <w:rsid w:val="00E21C14"/>
    <w:rsid w:val="00E26D22"/>
    <w:rsid w:val="00E2712B"/>
    <w:rsid w:val="00E3184E"/>
    <w:rsid w:val="00E402D5"/>
    <w:rsid w:val="00E82EB2"/>
    <w:rsid w:val="00E91B70"/>
    <w:rsid w:val="00EA2926"/>
    <w:rsid w:val="00EC7E72"/>
    <w:rsid w:val="00EE1DA6"/>
    <w:rsid w:val="00EE7014"/>
    <w:rsid w:val="00F0006B"/>
    <w:rsid w:val="00F02DA3"/>
    <w:rsid w:val="00F04C44"/>
    <w:rsid w:val="00F139DE"/>
    <w:rsid w:val="00F1656B"/>
    <w:rsid w:val="00F339F5"/>
    <w:rsid w:val="00F42501"/>
    <w:rsid w:val="00F4386F"/>
    <w:rsid w:val="00F57431"/>
    <w:rsid w:val="00F750DE"/>
    <w:rsid w:val="00FA1828"/>
    <w:rsid w:val="00FA2D6D"/>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C753B0"/>
    <w:pPr>
      <w:numPr>
        <w:ilvl w:val="1"/>
        <w:numId w:val="22"/>
      </w:numPr>
      <w:outlineLvl w:val="1"/>
    </w:pPr>
    <w:rPr>
      <w:b/>
      <w:bCs/>
    </w:rPr>
  </w:style>
  <w:style w:type="paragraph" w:styleId="Ttulo3">
    <w:name w:val="heading 3"/>
    <w:basedOn w:val="Normal"/>
    <w:next w:val="Normal"/>
    <w:link w:val="Ttulo3Car"/>
    <w:uiPriority w:val="9"/>
    <w:unhideWhenUsed/>
    <w:qFormat/>
    <w:rsid w:val="00665892"/>
    <w:pPr>
      <w:keepNext/>
      <w:keepLines/>
      <w:numPr>
        <w:ilvl w:val="2"/>
        <w:numId w:val="5"/>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7"/>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C753B0"/>
    <w:rPr>
      <w:rFonts w:ascii="Arial" w:hAnsi="Arial" w:cs="Arial"/>
      <w:b/>
      <w:bCs/>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476342161">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438866132">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Pages>
  <Words>14651</Words>
  <Characters>80585</Characters>
  <Application>Microsoft Office Word</Application>
  <DocSecurity>0</DocSecurity>
  <Lines>671</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9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7</cp:revision>
  <dcterms:created xsi:type="dcterms:W3CDTF">2025-01-11T02:04:00Z</dcterms:created>
  <dcterms:modified xsi:type="dcterms:W3CDTF">2025-01-2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